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EDEF2" w14:textId="62ABC9D5" w:rsidR="00C844FE" w:rsidRDefault="003A66D1" w:rsidP="00743389">
      <w:pPr>
        <w:pStyle w:val="KonuBal"/>
        <w:rPr>
          <w:lang w:val="en-GB"/>
        </w:rPr>
      </w:pPr>
      <w:r>
        <w:rPr>
          <w:lang w:val="en-GB"/>
        </w:rPr>
        <w:t xml:space="preserve"> </w:t>
      </w:r>
      <w:r w:rsidR="00CE49F0" w:rsidRPr="00CE49F0">
        <w:rPr>
          <w:lang w:val="en-GB"/>
        </w:rPr>
        <w:t>Title of the Article</w:t>
      </w:r>
    </w:p>
    <w:p w14:paraId="65E5D6D6" w14:textId="77777777" w:rsidR="007C2203" w:rsidRPr="007C2203" w:rsidRDefault="007C2203" w:rsidP="00AC5ADB">
      <w:pPr>
        <w:pStyle w:val="KonuBal"/>
        <w:rPr>
          <w:lang w:val="en-GB"/>
        </w:rPr>
      </w:pPr>
    </w:p>
    <w:p w14:paraId="0652992F" w14:textId="50F63E8E" w:rsidR="007C2203" w:rsidRDefault="00CE49F0" w:rsidP="007C2203">
      <w:pPr>
        <w:jc w:val="center"/>
        <w:rPr>
          <w:rFonts w:eastAsia="Times New Roman" w:cs="Times New Roman"/>
          <w:b/>
          <w:sz w:val="24"/>
          <w:szCs w:val="24"/>
          <w:lang w:eastAsia="tr-TR"/>
        </w:rPr>
      </w:pPr>
      <w:r w:rsidRPr="00CE49F0">
        <w:rPr>
          <w:rFonts w:eastAsia="Times New Roman" w:cs="Times New Roman"/>
          <w:b/>
          <w:sz w:val="24"/>
          <w:szCs w:val="24"/>
          <w:lang w:eastAsia="tr-TR"/>
        </w:rPr>
        <w:t>Name SURNAME</w:t>
      </w:r>
      <w:r w:rsidR="007C2203" w:rsidRPr="00C22F1C">
        <w:rPr>
          <w:rFonts w:eastAsia="Times New Roman" w:cs="Times New Roman"/>
          <w:b/>
          <w:sz w:val="24"/>
          <w:szCs w:val="24"/>
          <w:vertAlign w:val="superscript"/>
          <w:lang w:eastAsia="tr-TR"/>
        </w:rPr>
        <w:t>1</w:t>
      </w:r>
      <w:r w:rsidR="00AC5ADB">
        <w:rPr>
          <w:rFonts w:eastAsia="Times New Roman" w:cs="Times New Roman"/>
          <w:b/>
          <w:sz w:val="24"/>
          <w:szCs w:val="24"/>
          <w:vertAlign w:val="superscript"/>
          <w:lang w:eastAsia="tr-TR"/>
        </w:rPr>
        <w:t>*</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46D613A3" wp14:editId="591B61DB">
            <wp:extent cx="175260" cy="1752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oel="http://schemas.microsoft.com/office/2019/extlst"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dtdh="http://schemas.microsoft.com/office/word/2020/wordml/sdtdatahash" xmlns:w16="http://schemas.microsoft.com/office/word/2018/wordml" xmlns:w16cex="http://schemas.microsoft.com/office/word/2018/wordml/cex"/>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2</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59BAE42D" wp14:editId="4C2C4337">
            <wp:extent cx="175260" cy="17526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oel="http://schemas.microsoft.com/office/2019/extlst"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dtdh="http://schemas.microsoft.com/office/word/2020/wordml/sdtdatahash" xmlns:w16="http://schemas.microsoft.com/office/word/2018/wordml" xmlns:w16cex="http://schemas.microsoft.com/office/word/2018/wordml/cex"/>
                      </a:ext>
                    </a:extLst>
                  </pic:spPr>
                </pic:pic>
              </a:graphicData>
            </a:graphic>
          </wp:inline>
        </w:drawing>
      </w:r>
      <w:r w:rsidR="007C2203" w:rsidRPr="00C22F1C">
        <w:rPr>
          <w:rFonts w:eastAsia="Times New Roman" w:cs="Times New Roman"/>
          <w:b/>
          <w:sz w:val="24"/>
          <w:szCs w:val="24"/>
          <w:lang w:eastAsia="tr-TR"/>
        </w:rPr>
        <w:t xml:space="preserve">,  </w:t>
      </w:r>
      <w:r w:rsidRPr="00CE49F0">
        <w:rPr>
          <w:rFonts w:eastAsia="Times New Roman" w:cs="Times New Roman"/>
          <w:b/>
          <w:sz w:val="24"/>
          <w:szCs w:val="24"/>
          <w:lang w:eastAsia="tr-TR"/>
        </w:rPr>
        <w:t>Name SURNAME</w:t>
      </w:r>
      <w:r w:rsidR="007C2203" w:rsidRPr="00EC6EBD">
        <w:rPr>
          <w:rFonts w:eastAsia="Times New Roman" w:cs="Times New Roman"/>
          <w:b/>
          <w:sz w:val="24"/>
          <w:szCs w:val="24"/>
          <w:vertAlign w:val="superscript"/>
          <w:lang w:eastAsia="tr-TR"/>
        </w:rPr>
        <w:t>1</w:t>
      </w:r>
      <w:r w:rsidR="007C2203">
        <w:rPr>
          <w:rFonts w:eastAsia="Times New Roman" w:cs="Times New Roman"/>
          <w:b/>
          <w:sz w:val="24"/>
          <w:szCs w:val="24"/>
          <w:vertAlign w:val="superscript"/>
          <w:lang w:eastAsia="tr-TR"/>
        </w:rPr>
        <w:t xml:space="preserve"> </w:t>
      </w:r>
      <w:r w:rsidR="007C2203" w:rsidRPr="00A43B7C">
        <w:rPr>
          <w:noProof/>
          <w:position w:val="-4"/>
          <w:sz w:val="18"/>
          <w:szCs w:val="20"/>
          <w:lang w:eastAsia="tr-TR"/>
        </w:rPr>
        <w:drawing>
          <wp:inline distT="0" distB="0" distL="0" distR="0" wp14:anchorId="65404EAF" wp14:editId="13EB7D22">
            <wp:extent cx="175260" cy="17526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oel="http://schemas.microsoft.com/office/2019/extlst"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ex="http://schemas.microsoft.com/office/word/2018/wordml/cex"/>
                      </a:ext>
                    </a:extLst>
                  </pic:spPr>
                </pic:pic>
              </a:graphicData>
            </a:graphic>
          </wp:inline>
        </w:drawing>
      </w:r>
      <w:r w:rsidR="007C2203" w:rsidRPr="00C22F1C">
        <w:rPr>
          <w:rFonts w:eastAsia="Times New Roman" w:cs="Times New Roman"/>
          <w:b/>
          <w:sz w:val="24"/>
          <w:szCs w:val="24"/>
          <w:lang w:eastAsia="tr-TR"/>
        </w:rPr>
        <w:t xml:space="preserve">, </w:t>
      </w:r>
    </w:p>
    <w:p w14:paraId="564FD058" w14:textId="77777777" w:rsidR="00AC5ADB" w:rsidRPr="00AC5ADB" w:rsidRDefault="00AC5ADB" w:rsidP="007C2203">
      <w:pPr>
        <w:jc w:val="center"/>
        <w:rPr>
          <w:rFonts w:eastAsia="Times New Roman" w:cs="Times New Roman"/>
          <w:b/>
          <w:sz w:val="24"/>
          <w:szCs w:val="24"/>
          <w:lang w:eastAsia="tr-TR"/>
        </w:rPr>
      </w:pPr>
    </w:p>
    <w:p w14:paraId="6E158188"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1</w:t>
      </w:r>
      <w:r w:rsidRPr="00111104">
        <w:rPr>
          <w:rFonts w:ascii="Times New Roman" w:hAnsi="Times New Roman"/>
          <w:b w:val="0"/>
          <w:i/>
          <w:noProof w:val="0"/>
          <w:sz w:val="16"/>
          <w:szCs w:val="24"/>
          <w:lang w:val="en-GB"/>
        </w:rPr>
        <w:t>University, Department, City, Country</w:t>
      </w:r>
    </w:p>
    <w:p w14:paraId="4A171F1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b w:val="0"/>
          <w:i/>
          <w:noProof w:val="0"/>
          <w:sz w:val="16"/>
          <w:szCs w:val="24"/>
          <w:vertAlign w:val="superscript"/>
          <w:lang w:val="en-GB"/>
        </w:rPr>
        <w:t>2</w:t>
      </w:r>
      <w:r w:rsidRPr="00111104">
        <w:rPr>
          <w:rFonts w:ascii="Times New Roman" w:hAnsi="Times New Roman"/>
          <w:b w:val="0"/>
          <w:i/>
          <w:noProof w:val="0"/>
          <w:sz w:val="16"/>
          <w:szCs w:val="24"/>
          <w:lang w:val="en-GB"/>
        </w:rPr>
        <w:t>University, Department, City, Country</w:t>
      </w:r>
      <w:bookmarkStart w:id="0" w:name="_GoBack"/>
      <w:bookmarkEnd w:id="0"/>
    </w:p>
    <w:p w14:paraId="740F8EF0" w14:textId="77777777" w:rsidR="00CE49F0" w:rsidRPr="00111104" w:rsidRDefault="00CE49F0" w:rsidP="00CE49F0">
      <w:pPr>
        <w:pStyle w:val="Titleofthepaper"/>
        <w:rPr>
          <w:rFonts w:ascii="Times New Roman" w:hAnsi="Times New Roman"/>
          <w:b w:val="0"/>
          <w:i/>
          <w:noProof w:val="0"/>
          <w:sz w:val="16"/>
          <w:szCs w:val="24"/>
          <w:lang w:val="en-GB"/>
        </w:rPr>
      </w:pPr>
      <w:r w:rsidRPr="00111104">
        <w:rPr>
          <w:rFonts w:ascii="Times New Roman" w:hAnsi="Times New Roman"/>
          <w:i/>
          <w:sz w:val="16"/>
          <w:szCs w:val="24"/>
          <w:vertAlign w:val="superscript"/>
          <w:lang w:val="en-GB"/>
        </w:rPr>
        <w:t>3</w:t>
      </w:r>
      <w:r w:rsidRPr="00111104">
        <w:rPr>
          <w:rFonts w:ascii="Times New Roman" w:hAnsi="Times New Roman"/>
          <w:b w:val="0"/>
          <w:i/>
          <w:noProof w:val="0"/>
          <w:sz w:val="16"/>
          <w:szCs w:val="24"/>
          <w:lang w:val="en-GB"/>
        </w:rPr>
        <w:t>University, Department, City, Country</w:t>
      </w:r>
    </w:p>
    <w:p w14:paraId="1BF8FB32" w14:textId="77777777" w:rsidR="006D4030" w:rsidRPr="006D4030" w:rsidRDefault="006D4030" w:rsidP="006D4030">
      <w:pPr>
        <w:jc w:val="center"/>
        <w:rPr>
          <w:rFonts w:eastAsia="Times New Roman" w:cs="Times New Roman"/>
          <w:i/>
          <w:sz w:val="16"/>
          <w:szCs w:val="24"/>
          <w:lang w:eastAsia="tr-TR"/>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111104" w14:paraId="4F244997" w14:textId="77777777" w:rsidTr="006D4030">
        <w:trPr>
          <w:jc w:val="center"/>
        </w:trPr>
        <w:tc>
          <w:tcPr>
            <w:tcW w:w="1838" w:type="dxa"/>
            <w:tcBorders>
              <w:top w:val="single" w:sz="4" w:space="0" w:color="auto"/>
              <w:bottom w:val="single" w:sz="4" w:space="0" w:color="auto"/>
            </w:tcBorders>
          </w:tcPr>
          <w:p w14:paraId="2B6EC730" w14:textId="77777777" w:rsidR="00E34308" w:rsidRPr="00111104" w:rsidRDefault="00E34308" w:rsidP="006D4030">
            <w:pPr>
              <w:spacing w:before="120" w:after="120"/>
              <w:rPr>
                <w:i/>
                <w:lang w:val="en-GB"/>
              </w:rPr>
            </w:pPr>
            <w:r w:rsidRPr="00111104">
              <w:rPr>
                <w:b/>
                <w:i/>
                <w:lang w:val="en-GB"/>
              </w:rPr>
              <w:t>Keywords:</w:t>
            </w:r>
            <w:r w:rsidRPr="00111104">
              <w:rPr>
                <w:i/>
                <w:lang w:val="en-GB"/>
              </w:rPr>
              <w:t xml:space="preserve"> </w:t>
            </w:r>
          </w:p>
          <w:p w14:paraId="5F3231AD" w14:textId="77777777" w:rsidR="00CE49F0" w:rsidRPr="00CE49F0" w:rsidRDefault="00CE49F0" w:rsidP="00CE49F0">
            <w:pPr>
              <w:jc w:val="left"/>
              <w:rPr>
                <w:i/>
                <w:lang w:val="en-GB"/>
              </w:rPr>
            </w:pPr>
            <w:r w:rsidRPr="00CE49F0">
              <w:rPr>
                <w:i/>
                <w:lang w:val="en-GB"/>
              </w:rPr>
              <w:t xml:space="preserve">Include a maximum of 5 keywords </w:t>
            </w:r>
          </w:p>
          <w:p w14:paraId="23A89543" w14:textId="77777777" w:rsidR="00CE49F0" w:rsidRPr="00CE49F0" w:rsidRDefault="00CE49F0" w:rsidP="00CE49F0">
            <w:pPr>
              <w:jc w:val="left"/>
              <w:rPr>
                <w:i/>
                <w:lang w:val="en-GB"/>
              </w:rPr>
            </w:pPr>
            <w:r w:rsidRPr="00CE49F0">
              <w:rPr>
                <w:i/>
                <w:lang w:val="en-GB"/>
              </w:rPr>
              <w:t>Keyword-1</w:t>
            </w:r>
          </w:p>
          <w:p w14:paraId="5794CC97" w14:textId="1572F5E5" w:rsidR="00855D0B" w:rsidRPr="00111104" w:rsidRDefault="00CE49F0" w:rsidP="00CE49F0">
            <w:pPr>
              <w:jc w:val="left"/>
              <w:rPr>
                <w:b/>
                <w:lang w:val="en-GB"/>
              </w:rPr>
            </w:pPr>
            <w:r w:rsidRPr="00CE49F0">
              <w:rPr>
                <w:i/>
                <w:lang w:val="en-GB"/>
              </w:rPr>
              <w:t>Keyword-2</w:t>
            </w:r>
          </w:p>
        </w:tc>
        <w:tc>
          <w:tcPr>
            <w:tcW w:w="284" w:type="dxa"/>
            <w:tcBorders>
              <w:top w:val="single" w:sz="4" w:space="0" w:color="auto"/>
              <w:bottom w:val="single" w:sz="4" w:space="0" w:color="auto"/>
            </w:tcBorders>
          </w:tcPr>
          <w:p w14:paraId="0279A48F" w14:textId="77777777" w:rsidR="00855D0B" w:rsidRPr="00111104" w:rsidRDefault="00855D0B" w:rsidP="00534C47">
            <w:pPr>
              <w:spacing w:after="160" w:line="259" w:lineRule="auto"/>
              <w:jc w:val="left"/>
              <w:rPr>
                <w:b/>
                <w:lang w:val="en-GB"/>
              </w:rPr>
            </w:pPr>
          </w:p>
        </w:tc>
        <w:tc>
          <w:tcPr>
            <w:tcW w:w="6938" w:type="dxa"/>
            <w:tcBorders>
              <w:top w:val="single" w:sz="4" w:space="0" w:color="auto"/>
              <w:bottom w:val="single" w:sz="4" w:space="0" w:color="auto"/>
            </w:tcBorders>
          </w:tcPr>
          <w:p w14:paraId="4F4E8D77" w14:textId="6EC9F0D0" w:rsidR="00E34308" w:rsidRPr="00111104" w:rsidRDefault="00E34308" w:rsidP="006D4030">
            <w:pPr>
              <w:spacing w:before="120" w:after="120"/>
              <w:rPr>
                <w:b/>
                <w:lang w:val="en-GB"/>
              </w:rPr>
            </w:pPr>
            <w:r w:rsidRPr="00111104">
              <w:rPr>
                <w:b/>
                <w:lang w:val="en-GB"/>
              </w:rPr>
              <w:t>Abstract</w:t>
            </w:r>
          </w:p>
          <w:p w14:paraId="253DCE69" w14:textId="5FA3A831" w:rsidR="009E76B7" w:rsidRPr="00111104" w:rsidRDefault="00CE49F0" w:rsidP="006D4030">
            <w:pPr>
              <w:spacing w:after="120"/>
              <w:rPr>
                <w:lang w:val="en-GB"/>
              </w:rPr>
            </w:pPr>
            <w:r w:rsidRPr="00CE49F0">
              <w:rPr>
                <w:szCs w:val="20"/>
                <w:lang w:val="en-GB"/>
              </w:rPr>
              <w:t>This template is designed to guide authors in preparing their papers by direct editing. Although this template was prepared in word format, a similar format can be used in Latex format under the responsibility of authors. Abstract section is limited to a maximum of 300 words.</w:t>
            </w:r>
          </w:p>
        </w:tc>
      </w:tr>
    </w:tbl>
    <w:p w14:paraId="688A7EA9" w14:textId="77777777" w:rsidR="00855D0B" w:rsidRPr="00111104" w:rsidRDefault="00855D0B" w:rsidP="00F22016">
      <w:pPr>
        <w:rPr>
          <w:b/>
          <w:lang w:val="en-GB"/>
        </w:rPr>
        <w:sectPr w:rsidR="00855D0B" w:rsidRPr="00111104" w:rsidSect="002772A0">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10A0335E" w14:textId="031FAECA" w:rsidR="00111104" w:rsidRDefault="00111104" w:rsidP="00A61A0B"/>
    <w:p w14:paraId="7181269D" w14:textId="02B34DD3" w:rsidR="002D4005" w:rsidRDefault="002D4005" w:rsidP="00A61A0B"/>
    <w:p w14:paraId="33BD5AB7" w14:textId="024DE7C4" w:rsidR="002D4005" w:rsidRDefault="002D4005" w:rsidP="00A61A0B"/>
    <w:p w14:paraId="01C1070D" w14:textId="65381DB8" w:rsidR="002D4005" w:rsidRDefault="002D4005" w:rsidP="00A61A0B"/>
    <w:p w14:paraId="34D8FBD3" w14:textId="034193A4" w:rsidR="002D4005" w:rsidRDefault="002D4005" w:rsidP="00A61A0B"/>
    <w:p w14:paraId="05C9A0B8" w14:textId="232777C8" w:rsidR="002D4005" w:rsidRDefault="002D4005" w:rsidP="00A61A0B"/>
    <w:p w14:paraId="3C2B0252" w14:textId="25B199D7" w:rsidR="002D4005" w:rsidRDefault="002D4005" w:rsidP="00A61A0B"/>
    <w:p w14:paraId="296794F7" w14:textId="05CA82A1" w:rsidR="00762AF5" w:rsidRDefault="00762AF5" w:rsidP="00A61A0B"/>
    <w:p w14:paraId="4502051F" w14:textId="798B5DA9" w:rsidR="00762AF5" w:rsidRDefault="00762AF5" w:rsidP="00A61A0B"/>
    <w:p w14:paraId="72950FB5" w14:textId="5B888192" w:rsidR="00762AF5" w:rsidRDefault="00762AF5" w:rsidP="00A61A0B"/>
    <w:p w14:paraId="1EDFB0C2" w14:textId="068CB97A" w:rsidR="00762AF5" w:rsidRDefault="00762AF5" w:rsidP="00A61A0B"/>
    <w:p w14:paraId="5FB43D3C" w14:textId="209DFE51" w:rsidR="00762AF5" w:rsidRDefault="00762AF5" w:rsidP="00A61A0B"/>
    <w:p w14:paraId="683222E5" w14:textId="6671913E" w:rsidR="00762AF5" w:rsidRDefault="00762AF5" w:rsidP="00A61A0B"/>
    <w:p w14:paraId="2DDDE080" w14:textId="33FA5456" w:rsidR="00762AF5" w:rsidRDefault="00762AF5" w:rsidP="00A61A0B"/>
    <w:p w14:paraId="258225CF" w14:textId="0CF14361" w:rsidR="00762AF5" w:rsidRDefault="00762AF5" w:rsidP="00A61A0B"/>
    <w:p w14:paraId="1EB2972A" w14:textId="445DDF34" w:rsidR="00762AF5" w:rsidRDefault="00762AF5" w:rsidP="00A61A0B"/>
    <w:p w14:paraId="6048A987" w14:textId="5E9C7F80" w:rsidR="00762AF5" w:rsidRDefault="00762AF5" w:rsidP="00A61A0B"/>
    <w:p w14:paraId="34D43B13" w14:textId="4CEB1F1E" w:rsidR="00762AF5" w:rsidRDefault="00762AF5" w:rsidP="00A61A0B"/>
    <w:p w14:paraId="7315AC38" w14:textId="217CD6E2" w:rsidR="00762AF5" w:rsidRDefault="00762AF5" w:rsidP="00A61A0B"/>
    <w:p w14:paraId="4D4C5D5D" w14:textId="05A69AA5" w:rsidR="00762AF5" w:rsidRDefault="00762AF5" w:rsidP="00A61A0B"/>
    <w:p w14:paraId="638767F5" w14:textId="5CAC0ECC" w:rsidR="00762AF5" w:rsidRDefault="00762AF5" w:rsidP="00A61A0B"/>
    <w:p w14:paraId="4FC09E6C" w14:textId="77777777" w:rsidR="00762AF5" w:rsidRDefault="00762AF5" w:rsidP="00A61A0B"/>
    <w:p w14:paraId="2C95D597" w14:textId="0B2FDC26" w:rsidR="002D4005" w:rsidRDefault="002D4005" w:rsidP="00A61A0B"/>
    <w:p w14:paraId="461D4C8F" w14:textId="6D0EF0F9" w:rsidR="002D4005" w:rsidRDefault="002D4005" w:rsidP="00A61A0B"/>
    <w:p w14:paraId="713F774A" w14:textId="2AD05562" w:rsidR="002D4005" w:rsidRDefault="002D4005" w:rsidP="00A61A0B"/>
    <w:p w14:paraId="1568620D" w14:textId="60865135" w:rsidR="002D4005" w:rsidRDefault="002D4005" w:rsidP="00A61A0B"/>
    <w:p w14:paraId="1BE638D8" w14:textId="6A1F8118" w:rsidR="002D4005" w:rsidRDefault="002D4005" w:rsidP="00A61A0B"/>
    <w:p w14:paraId="19222BFC" w14:textId="4EFE204A" w:rsidR="002D4005" w:rsidRDefault="002D4005" w:rsidP="00A61A0B"/>
    <w:p w14:paraId="06298423" w14:textId="01BEF09C" w:rsidR="002D4005" w:rsidRDefault="002D4005" w:rsidP="00A61A0B"/>
    <w:p w14:paraId="15214580" w14:textId="3873F527" w:rsidR="002D4005" w:rsidRDefault="002D4005" w:rsidP="00A61A0B"/>
    <w:p w14:paraId="5390A5BE" w14:textId="6F335C49" w:rsidR="002D4005" w:rsidRDefault="002D4005" w:rsidP="00A61A0B"/>
    <w:p w14:paraId="20685CCD" w14:textId="5EBCD6BF" w:rsidR="002D4005" w:rsidRDefault="002D4005" w:rsidP="00A61A0B"/>
    <w:p w14:paraId="7EC048BE" w14:textId="20C5B7C2" w:rsidR="00111104" w:rsidRDefault="009876FC" w:rsidP="00473BFE">
      <w:pPr>
        <w:pStyle w:val="Balk1"/>
      </w:pPr>
      <w:r w:rsidRPr="00111104">
        <w:lastRenderedPageBreak/>
        <w:t>Introductıon</w:t>
      </w:r>
      <w:r w:rsidR="00DA73D6" w:rsidRPr="00111104">
        <w:t xml:space="preserve"> </w:t>
      </w:r>
    </w:p>
    <w:p w14:paraId="5C2755C8" w14:textId="77777777" w:rsidR="008A4826" w:rsidRPr="008A4826" w:rsidRDefault="008A4826" w:rsidP="00473BFE">
      <w:pPr>
        <w:rPr>
          <w:lang w:val="en-GB"/>
        </w:rPr>
      </w:pPr>
    </w:p>
    <w:p w14:paraId="70D03406" w14:textId="5EDE1255" w:rsidR="00271145" w:rsidRDefault="00CE49F0" w:rsidP="00473BFE">
      <w:pPr>
        <w:rPr>
          <w:rFonts w:cs="Times New Roman"/>
          <w:bCs/>
          <w:iCs/>
          <w:szCs w:val="20"/>
          <w:lang w:val="en-GB"/>
        </w:rPr>
      </w:pPr>
      <w:r w:rsidRPr="00CE49F0">
        <w:rPr>
          <w:rFonts w:cs="Times New Roman"/>
          <w:bCs/>
          <w:iCs/>
          <w:szCs w:val="20"/>
          <w:lang w:val="en-GB"/>
        </w:rPr>
        <w:t>The paper size must be customized to A4 size paper. The page setup must be adjusted such that all margins are 2.5 cm. The body text should be aligned to “justified” style and line spacing must be single. Font type Times New Roman, size 10 pt. should be used throughout the whole text (except section headings).  Page numbering will be issued at the final publishing stage. Therefore, paper should not contain any page number</w:t>
      </w:r>
      <w:r>
        <w:rPr>
          <w:rFonts w:cs="Times New Roman"/>
          <w:bCs/>
          <w:iCs/>
          <w:szCs w:val="20"/>
          <w:lang w:val="en-GB"/>
        </w:rPr>
        <w:t xml:space="preserve">. </w:t>
      </w:r>
    </w:p>
    <w:p w14:paraId="08722E35" w14:textId="77777777" w:rsidR="00CE49F0" w:rsidRDefault="00CE49F0" w:rsidP="00473BFE">
      <w:pPr>
        <w:rPr>
          <w:rFonts w:cs="Times New Roman"/>
          <w:bCs/>
          <w:iCs/>
          <w:szCs w:val="20"/>
          <w:lang w:val="en-GB"/>
        </w:rPr>
      </w:pPr>
    </w:p>
    <w:p w14:paraId="43050BB0" w14:textId="77777777" w:rsidR="00CE49F0" w:rsidRDefault="00CE49F0" w:rsidP="00CE49F0">
      <w:pPr>
        <w:pStyle w:val="Balk2"/>
      </w:pPr>
      <w:r>
        <w:t>Citing in the Text</w:t>
      </w:r>
    </w:p>
    <w:p w14:paraId="339E2E4A" w14:textId="77777777" w:rsidR="00CE49F0" w:rsidRPr="00271145" w:rsidRDefault="00CE49F0" w:rsidP="00CE49F0">
      <w:pPr>
        <w:rPr>
          <w:lang w:val="en-GB"/>
        </w:rPr>
      </w:pPr>
    </w:p>
    <w:p w14:paraId="56628E12" w14:textId="77777777" w:rsidR="00CE49F0" w:rsidRPr="00271145" w:rsidRDefault="00CE49F0" w:rsidP="00CE49F0">
      <w:pPr>
        <w:rPr>
          <w:lang w:val="en-GB"/>
        </w:rPr>
      </w:pPr>
      <w:r w:rsidRPr="00271145">
        <w:rPr>
          <w:lang w:val="en-GB"/>
        </w:rPr>
        <w:t>Here are some examples of this kind of referencing:</w:t>
      </w:r>
    </w:p>
    <w:p w14:paraId="1DF1236E" w14:textId="77777777" w:rsidR="00CE49F0" w:rsidRDefault="00CE49F0" w:rsidP="00CE49F0">
      <w:pPr>
        <w:rPr>
          <w:lang w:val="en-GB"/>
        </w:rPr>
      </w:pPr>
      <w:r w:rsidRPr="00271145">
        <w:rPr>
          <w:lang w:val="en-GB"/>
        </w:rPr>
        <w:t>...end of the line for my research</w:t>
      </w:r>
      <w:r>
        <w:rPr>
          <w:lang w:val="en-GB"/>
        </w:rPr>
        <w:t xml:space="preserve"> </w:t>
      </w:r>
      <w:r w:rsidRPr="00111104">
        <w:rPr>
          <w:lang w:val="en-GB"/>
        </w:rPr>
        <w:fldChar w:fldCharType="begin" w:fldLock="1"/>
      </w:r>
      <w:r w:rsidRPr="00111104">
        <w:rPr>
          <w:lang w:val="en-GB"/>
        </w:rPr>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111104">
        <w:rPr>
          <w:lang w:val="en-GB"/>
        </w:rPr>
        <w:fldChar w:fldCharType="separate"/>
      </w:r>
      <w:r w:rsidRPr="00111104">
        <w:rPr>
          <w:noProof/>
          <w:lang w:val="en-GB"/>
        </w:rPr>
        <w:t>[1]</w:t>
      </w:r>
      <w:r w:rsidRPr="00111104">
        <w:rPr>
          <w:lang w:val="en-GB"/>
        </w:rPr>
        <w:fldChar w:fldCharType="end"/>
      </w:r>
      <w:r>
        <w:rPr>
          <w:lang w:val="en-GB"/>
        </w:rPr>
        <w:t xml:space="preserve">. </w:t>
      </w:r>
    </w:p>
    <w:p w14:paraId="46E8F319" w14:textId="77777777" w:rsidR="00CE49F0" w:rsidRDefault="00CE49F0" w:rsidP="00CE49F0">
      <w:pPr>
        <w:rPr>
          <w:lang w:val="en-GB"/>
        </w:rPr>
      </w:pPr>
      <w:r w:rsidRPr="00271145">
        <w:rPr>
          <w:lang w:val="en-GB"/>
        </w:rPr>
        <w:t xml:space="preserve">Several recent studies </w:t>
      </w:r>
      <w:r w:rsidRPr="00111104">
        <w:rPr>
          <w:lang w:val="en-GB"/>
        </w:rPr>
        <w:fldChar w:fldCharType="begin" w:fldLock="1"/>
      </w:r>
      <w:r w:rsidRPr="00111104">
        <w:rPr>
          <w:lang w:val="en-GB"/>
        </w:rPr>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111104">
        <w:rPr>
          <w:lang w:val="en-GB"/>
        </w:rPr>
        <w:fldChar w:fldCharType="separate"/>
      </w:r>
      <w:r w:rsidRPr="00111104">
        <w:rPr>
          <w:noProof/>
          <w:lang w:val="en-GB"/>
        </w:rPr>
        <w:t>[2, 3]</w:t>
      </w:r>
      <w:r w:rsidRPr="00111104">
        <w:rPr>
          <w:lang w:val="en-GB"/>
        </w:rPr>
        <w:fldChar w:fldCharType="end"/>
      </w:r>
      <w:r>
        <w:rPr>
          <w:lang w:val="en-GB"/>
        </w:rPr>
        <w:t xml:space="preserve"> </w:t>
      </w:r>
      <w:r w:rsidRPr="00271145">
        <w:rPr>
          <w:lang w:val="en-GB"/>
        </w:rPr>
        <w:t>have suggested that...</w:t>
      </w:r>
      <w:r>
        <w:rPr>
          <w:lang w:val="en-GB"/>
        </w:rPr>
        <w:t xml:space="preserve"> </w:t>
      </w:r>
    </w:p>
    <w:p w14:paraId="71C2F280" w14:textId="77777777" w:rsidR="00CE49F0" w:rsidRDefault="00CE49F0" w:rsidP="00CE49F0">
      <w:pPr>
        <w:rPr>
          <w:lang w:val="en-GB"/>
        </w:rPr>
      </w:pPr>
      <w:r w:rsidRPr="00813AF2">
        <w:rPr>
          <w:lang w:val="en-GB"/>
        </w:rPr>
        <w:t xml:space="preserve">Previous studies have reported .... </w:t>
      </w:r>
      <w:r w:rsidRPr="00111104">
        <w:rPr>
          <w:lang w:val="en-GB"/>
        </w:rPr>
        <w:fldChar w:fldCharType="begin" w:fldLock="1"/>
      </w:r>
      <w:r w:rsidRPr="00111104">
        <w:rPr>
          <w:lang w:val="en-GB"/>
        </w:rPr>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111104">
        <w:rPr>
          <w:lang w:val="en-GB"/>
        </w:rPr>
        <w:fldChar w:fldCharType="separate"/>
      </w:r>
      <w:r w:rsidRPr="00111104">
        <w:rPr>
          <w:noProof/>
          <w:lang w:val="en-GB"/>
        </w:rPr>
        <w:t>[4–8]</w:t>
      </w:r>
      <w:r w:rsidRPr="00111104">
        <w:rPr>
          <w:lang w:val="en-GB"/>
        </w:rPr>
        <w:fldChar w:fldCharType="end"/>
      </w:r>
      <w:r w:rsidRPr="00111104">
        <w:rPr>
          <w:lang w:val="en-GB"/>
        </w:rPr>
        <w:t>.</w:t>
      </w:r>
    </w:p>
    <w:p w14:paraId="6C34DCBC" w14:textId="77777777" w:rsidR="00CE49F0" w:rsidRDefault="00CE49F0" w:rsidP="00473BFE">
      <w:pPr>
        <w:rPr>
          <w:lang w:val="en-GB"/>
        </w:rPr>
      </w:pPr>
    </w:p>
    <w:p w14:paraId="32E8177E" w14:textId="77777777" w:rsidR="00111104" w:rsidRPr="00111104" w:rsidRDefault="00111104" w:rsidP="00473BFE">
      <w:pPr>
        <w:rPr>
          <w:lang w:val="en-GB"/>
        </w:rPr>
      </w:pPr>
    </w:p>
    <w:p w14:paraId="263D8FBA" w14:textId="6CECFBC5" w:rsidR="00111104" w:rsidRPr="00E5424E" w:rsidRDefault="009876FC" w:rsidP="00473BFE">
      <w:pPr>
        <w:pStyle w:val="Balk1"/>
      </w:pPr>
      <w:r w:rsidRPr="00E5424E">
        <w:t>Materıal</w:t>
      </w:r>
      <w:r w:rsidR="009161D8" w:rsidRPr="00E5424E">
        <w:t>S</w:t>
      </w:r>
      <w:r w:rsidRPr="00E5424E">
        <w:t xml:space="preserve"> and method</w:t>
      </w:r>
      <w:r w:rsidR="009161D8" w:rsidRPr="00E5424E">
        <w:t>S</w:t>
      </w:r>
    </w:p>
    <w:p w14:paraId="261DAE0F" w14:textId="77777777" w:rsidR="008A4826" w:rsidRPr="008A4826" w:rsidRDefault="008A4826" w:rsidP="00473BFE">
      <w:pPr>
        <w:rPr>
          <w:lang w:val="en-GB"/>
        </w:rPr>
      </w:pPr>
    </w:p>
    <w:p w14:paraId="2ACE3D0A" w14:textId="77777777" w:rsidR="00CE49F0" w:rsidRPr="00CE49F0" w:rsidRDefault="00CE49F0" w:rsidP="00CE49F0">
      <w:pPr>
        <w:rPr>
          <w:rStyle w:val="tlid-translation"/>
          <w:lang w:val="en-GB"/>
        </w:rPr>
      </w:pPr>
      <w:r w:rsidRPr="00CE49F0">
        <w:rPr>
          <w:rStyle w:val="tlid-translation"/>
          <w:lang w:val="en-GB"/>
        </w:rPr>
        <w:t>Section headings must be 12 pt. Any indent shouldn't be located in papers. There should be one blank line between paragraphs. There should be one blank line before and after an equation and numbered using Arabic numbers in parentheses. Equations should be left-aligned. Before and after any heading, there should be one blank line.</w:t>
      </w:r>
    </w:p>
    <w:p w14:paraId="4508786E" w14:textId="77777777" w:rsidR="00CE49F0" w:rsidRPr="00CE49F0" w:rsidRDefault="00CE49F0" w:rsidP="00CE49F0">
      <w:pPr>
        <w:rPr>
          <w:rStyle w:val="tlid-translation"/>
          <w:lang w:val="en-GB"/>
        </w:rPr>
      </w:pPr>
    </w:p>
    <w:p w14:paraId="6700BD93" w14:textId="77777777" w:rsidR="00CE49F0" w:rsidRPr="00111104" w:rsidRDefault="00CE49F0" w:rsidP="00CE49F0">
      <w:pPr>
        <w:rPr>
          <w:rFonts w:eastAsiaTheme="minorEastAsia"/>
          <w:lang w:val="en-GB"/>
        </w:rPr>
      </w:pPr>
      <m:oMath>
        <m:r>
          <w:rPr>
            <w:rFonts w:ascii="Cambria Math" w:hAnsi="Cambria Math"/>
            <w:lang w:val="en-GB"/>
          </w:rPr>
          <m:t>σ=E.ε</m:t>
        </m:r>
      </m:oMath>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r>
      <w:r w:rsidRPr="00111104">
        <w:rPr>
          <w:rFonts w:eastAsiaTheme="minorEastAsia"/>
          <w:lang w:val="en-GB"/>
        </w:rPr>
        <w:tab/>
        <w:t xml:space="preserve">      (1)</w:t>
      </w:r>
    </w:p>
    <w:p w14:paraId="1BB4A147" w14:textId="7B9BD9A9" w:rsidR="00CE49F0" w:rsidRDefault="00CE49F0" w:rsidP="00CE49F0">
      <w:pPr>
        <w:rPr>
          <w:rStyle w:val="tlid-translation"/>
          <w:lang w:val="en-GB"/>
        </w:rPr>
      </w:pPr>
    </w:p>
    <w:p w14:paraId="2B2DF054" w14:textId="77777777" w:rsidR="00CE49F0" w:rsidRDefault="00CE49F0" w:rsidP="00CE49F0">
      <w:pPr>
        <w:pStyle w:val="Balk2"/>
        <w:rPr>
          <w:rStyle w:val="tlid-translation"/>
        </w:rPr>
      </w:pPr>
      <w:r w:rsidRPr="008A4826">
        <w:rPr>
          <w:rStyle w:val="tlid-translation"/>
        </w:rPr>
        <w:t>Subsection</w:t>
      </w:r>
      <w:r>
        <w:rPr>
          <w:rStyle w:val="tlid-translation"/>
        </w:rPr>
        <w:t>s</w:t>
      </w:r>
    </w:p>
    <w:p w14:paraId="1C69974A" w14:textId="77777777" w:rsidR="00CE49F0" w:rsidRPr="008A4826" w:rsidRDefault="00CE49F0" w:rsidP="00CE49F0">
      <w:pPr>
        <w:rPr>
          <w:lang w:val="en-GB"/>
        </w:rPr>
      </w:pPr>
    </w:p>
    <w:p w14:paraId="19DDC462" w14:textId="77777777" w:rsidR="00CE49F0" w:rsidRDefault="00CE49F0" w:rsidP="00CE49F0">
      <w:pPr>
        <w:rPr>
          <w:rFonts w:eastAsiaTheme="minorEastAsia"/>
          <w:lang w:val="en-GB"/>
        </w:rPr>
      </w:pPr>
      <w:r>
        <w:rPr>
          <w:rFonts w:eastAsiaTheme="minorEastAsia"/>
          <w:lang w:val="en-GB"/>
        </w:rPr>
        <w:t>S</w:t>
      </w:r>
      <w:r w:rsidRPr="00111104">
        <w:rPr>
          <w:rFonts w:eastAsiaTheme="minorEastAsia"/>
          <w:lang w:val="en-GB"/>
        </w:rPr>
        <w:t>ubsection head</w:t>
      </w:r>
      <w:r>
        <w:rPr>
          <w:rFonts w:eastAsiaTheme="minorEastAsia"/>
          <w:lang w:val="en-GB"/>
        </w:rPr>
        <w:t xml:space="preserve">ing should be formatted with 10 </w:t>
      </w:r>
      <w:r w:rsidRPr="00111104">
        <w:rPr>
          <w:rFonts w:eastAsiaTheme="minorEastAsia"/>
          <w:lang w:val="en-GB"/>
        </w:rPr>
        <w:t>pt. font size and bold style.</w:t>
      </w:r>
      <w:r>
        <w:rPr>
          <w:rFonts w:eastAsiaTheme="minorEastAsia"/>
          <w:lang w:val="en-GB"/>
        </w:rPr>
        <w:t xml:space="preserve"> </w:t>
      </w:r>
    </w:p>
    <w:p w14:paraId="6BC3968D" w14:textId="77777777" w:rsidR="00CE49F0" w:rsidRPr="00111104" w:rsidRDefault="00CE49F0" w:rsidP="00CE49F0">
      <w:pPr>
        <w:rPr>
          <w:rFonts w:eastAsiaTheme="minorEastAsia"/>
          <w:lang w:val="en-GB"/>
        </w:rPr>
      </w:pPr>
      <w:r w:rsidRPr="00111104">
        <w:rPr>
          <w:rFonts w:eastAsiaTheme="minorEastAsia"/>
          <w:lang w:val="en-GB"/>
        </w:rPr>
        <w:t>There should be also one blank line before and after figures and tables. Captions</w:t>
      </w:r>
      <w:r>
        <w:rPr>
          <w:rFonts w:eastAsiaTheme="minorEastAsia"/>
          <w:lang w:val="en-GB"/>
        </w:rPr>
        <w:t>,</w:t>
      </w:r>
      <w:r w:rsidRPr="00111104">
        <w:rPr>
          <w:rFonts w:eastAsiaTheme="minorEastAsia"/>
          <w:lang w:val="en-GB"/>
        </w:rPr>
        <w:t xml:space="preserve"> figures</w:t>
      </w:r>
      <w:r>
        <w:rPr>
          <w:rFonts w:eastAsiaTheme="minorEastAsia"/>
          <w:lang w:val="en-GB"/>
        </w:rPr>
        <w:t xml:space="preserve"> and tables</w:t>
      </w:r>
      <w:r w:rsidRPr="00111104">
        <w:rPr>
          <w:rFonts w:eastAsiaTheme="minorEastAsia"/>
          <w:lang w:val="en-GB"/>
        </w:rPr>
        <w:t xml:space="preserve"> should be aligned to middle of </w:t>
      </w:r>
      <w:r>
        <w:rPr>
          <w:rFonts w:eastAsiaTheme="minorEastAsia"/>
          <w:lang w:val="en-GB"/>
        </w:rPr>
        <w:t xml:space="preserve">the </w:t>
      </w:r>
      <w:r w:rsidRPr="00111104">
        <w:rPr>
          <w:rFonts w:eastAsiaTheme="minorEastAsia"/>
          <w:lang w:val="en-GB"/>
        </w:rPr>
        <w:t>page.</w:t>
      </w:r>
      <w:r>
        <w:rPr>
          <w:rFonts w:eastAsiaTheme="minorEastAsia"/>
          <w:lang w:val="en-GB"/>
        </w:rPr>
        <w:t xml:space="preserve"> There is not any restriction font size for texts in table.</w:t>
      </w:r>
    </w:p>
    <w:p w14:paraId="49738CD8" w14:textId="77777777" w:rsidR="00CE49F0" w:rsidRPr="00111104" w:rsidRDefault="00CE49F0" w:rsidP="00CE49F0">
      <w:pPr>
        <w:rPr>
          <w:rFonts w:eastAsiaTheme="minorEastAsia"/>
          <w:i/>
          <w:lang w:val="en-GB"/>
        </w:rPr>
      </w:pPr>
    </w:p>
    <w:p w14:paraId="70EF0A6A" w14:textId="77777777" w:rsidR="00CE49F0" w:rsidRPr="00111104" w:rsidRDefault="00CE49F0" w:rsidP="00CE49F0">
      <w:pPr>
        <w:keepNext/>
        <w:jc w:val="center"/>
        <w:rPr>
          <w:lang w:val="en-GB"/>
        </w:rPr>
      </w:pPr>
      <w:r w:rsidRPr="00111104">
        <w:rPr>
          <w:noProof/>
          <w:lang w:eastAsia="tr-TR"/>
        </w:rPr>
        <w:drawing>
          <wp:inline distT="0" distB="0" distL="0" distR="0" wp14:anchorId="37187E42" wp14:editId="41B0865D">
            <wp:extent cx="887773" cy="1330015"/>
            <wp:effectExtent l="19050" t="19050" r="26670" b="2286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D6F7D72" w14:textId="77777777" w:rsidR="00CE49F0" w:rsidRPr="00012E6C" w:rsidRDefault="00CE49F0" w:rsidP="00CE49F0">
      <w:pPr>
        <w:pStyle w:val="ResimYazs"/>
        <w:jc w:val="center"/>
        <w:rPr>
          <w:sz w:val="20"/>
          <w:lang w:val="en-GB"/>
        </w:rPr>
      </w:pPr>
      <w:r w:rsidRPr="00012E6C">
        <w:rPr>
          <w:b/>
          <w:sz w:val="20"/>
          <w:lang w:val="en-GB"/>
        </w:rPr>
        <w:t>Figure 1.</w:t>
      </w:r>
      <w:r w:rsidRPr="00012E6C">
        <w:rPr>
          <w:sz w:val="20"/>
          <w:lang w:val="en-GB"/>
        </w:rPr>
        <w:t xml:space="preserve"> Caption of figure</w:t>
      </w:r>
    </w:p>
    <w:p w14:paraId="592C387B" w14:textId="77777777" w:rsidR="00CE49F0" w:rsidRPr="00111104" w:rsidRDefault="00CE49F0" w:rsidP="00CE49F0">
      <w:pPr>
        <w:rPr>
          <w:lang w:val="en-GB"/>
        </w:rPr>
      </w:pPr>
    </w:p>
    <w:p w14:paraId="107FBE1F" w14:textId="77777777" w:rsidR="00CE49F0" w:rsidRPr="00012E6C" w:rsidRDefault="00CE49F0" w:rsidP="00CE49F0">
      <w:pPr>
        <w:pStyle w:val="ResimYazs"/>
        <w:keepNext/>
        <w:jc w:val="center"/>
        <w:rPr>
          <w:sz w:val="20"/>
          <w:lang w:val="en-GB"/>
        </w:rPr>
      </w:pPr>
      <w:r w:rsidRPr="00012E6C">
        <w:rPr>
          <w:b/>
          <w:sz w:val="20"/>
          <w:lang w:val="en-GB"/>
        </w:rPr>
        <w:t>Table 1.</w:t>
      </w:r>
      <w:r w:rsidRPr="00012E6C">
        <w:rPr>
          <w:sz w:val="20"/>
          <w:lang w:val="en-GB"/>
        </w:rPr>
        <w:t xml:space="preserve"> Caption of table</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CE49F0" w:rsidRPr="00111104" w14:paraId="3443351B" w14:textId="77777777" w:rsidTr="00C9445E">
        <w:trPr>
          <w:jc w:val="center"/>
        </w:trPr>
        <w:tc>
          <w:tcPr>
            <w:tcW w:w="1228" w:type="dxa"/>
            <w:vAlign w:val="center"/>
          </w:tcPr>
          <w:p w14:paraId="0FAD7345" w14:textId="77777777" w:rsidR="00CE49F0" w:rsidRPr="00111104" w:rsidRDefault="00CE49F0" w:rsidP="00C9445E">
            <w:pPr>
              <w:jc w:val="center"/>
              <w:rPr>
                <w:lang w:val="en-GB"/>
              </w:rPr>
            </w:pPr>
            <w:r w:rsidRPr="00111104">
              <w:rPr>
                <w:lang w:val="en-GB"/>
              </w:rPr>
              <w:t>A</w:t>
            </w:r>
          </w:p>
        </w:tc>
        <w:tc>
          <w:tcPr>
            <w:tcW w:w="762" w:type="dxa"/>
            <w:vAlign w:val="center"/>
            <w:hideMark/>
          </w:tcPr>
          <w:p w14:paraId="0C2BE6E6" w14:textId="77777777" w:rsidR="00CE49F0" w:rsidRPr="00111104" w:rsidRDefault="00CE49F0" w:rsidP="00C9445E">
            <w:pPr>
              <w:jc w:val="center"/>
              <w:rPr>
                <w:lang w:val="en-GB"/>
              </w:rPr>
            </w:pPr>
            <w:r w:rsidRPr="00111104">
              <w:rPr>
                <w:lang w:val="en-GB"/>
              </w:rPr>
              <w:t>X</w:t>
            </w:r>
          </w:p>
        </w:tc>
        <w:tc>
          <w:tcPr>
            <w:tcW w:w="761" w:type="dxa"/>
            <w:vAlign w:val="center"/>
            <w:hideMark/>
          </w:tcPr>
          <w:p w14:paraId="0B45CE50" w14:textId="77777777" w:rsidR="00CE49F0" w:rsidRPr="00111104" w:rsidRDefault="00CE49F0" w:rsidP="00C9445E">
            <w:pPr>
              <w:jc w:val="center"/>
              <w:rPr>
                <w:lang w:val="en-GB"/>
              </w:rPr>
            </w:pPr>
            <w:r w:rsidRPr="00111104">
              <w:rPr>
                <w:lang w:val="en-GB"/>
              </w:rPr>
              <w:t>Y</w:t>
            </w:r>
          </w:p>
        </w:tc>
        <w:tc>
          <w:tcPr>
            <w:tcW w:w="636" w:type="dxa"/>
          </w:tcPr>
          <w:p w14:paraId="100894DA" w14:textId="77777777" w:rsidR="00CE49F0" w:rsidRPr="00111104" w:rsidRDefault="00CE49F0" w:rsidP="00C9445E">
            <w:pPr>
              <w:jc w:val="center"/>
              <w:rPr>
                <w:lang w:val="en-GB"/>
              </w:rPr>
            </w:pPr>
            <w:r w:rsidRPr="00111104">
              <w:rPr>
                <w:lang w:val="en-GB"/>
              </w:rPr>
              <w:t>Z</w:t>
            </w:r>
          </w:p>
        </w:tc>
      </w:tr>
      <w:tr w:rsidR="00CE49F0" w:rsidRPr="00111104" w14:paraId="5C25A939" w14:textId="77777777" w:rsidTr="00C9445E">
        <w:trPr>
          <w:trHeight w:val="310"/>
          <w:jc w:val="center"/>
        </w:trPr>
        <w:tc>
          <w:tcPr>
            <w:tcW w:w="1228" w:type="dxa"/>
            <w:vAlign w:val="center"/>
          </w:tcPr>
          <w:p w14:paraId="11591258" w14:textId="77777777" w:rsidR="00CE49F0" w:rsidRPr="00111104" w:rsidRDefault="00CE49F0" w:rsidP="00C9445E">
            <w:pPr>
              <w:jc w:val="center"/>
              <w:rPr>
                <w:lang w:val="en-GB"/>
              </w:rPr>
            </w:pPr>
            <w:r w:rsidRPr="00111104">
              <w:rPr>
                <w:lang w:val="en-GB"/>
              </w:rPr>
              <w:t>a</w:t>
            </w:r>
          </w:p>
        </w:tc>
        <w:tc>
          <w:tcPr>
            <w:tcW w:w="762" w:type="dxa"/>
          </w:tcPr>
          <w:p w14:paraId="21218307" w14:textId="77777777" w:rsidR="00CE49F0" w:rsidRPr="00111104" w:rsidRDefault="00CE49F0" w:rsidP="00C9445E">
            <w:pPr>
              <w:jc w:val="center"/>
              <w:rPr>
                <w:lang w:val="en-GB"/>
              </w:rPr>
            </w:pPr>
            <w:r w:rsidRPr="00111104">
              <w:rPr>
                <w:lang w:val="en-GB"/>
              </w:rPr>
              <w:t>x</w:t>
            </w:r>
          </w:p>
        </w:tc>
        <w:tc>
          <w:tcPr>
            <w:tcW w:w="761" w:type="dxa"/>
          </w:tcPr>
          <w:p w14:paraId="1DAC5AD8" w14:textId="77777777" w:rsidR="00CE49F0" w:rsidRPr="00111104" w:rsidRDefault="00CE49F0" w:rsidP="00C9445E">
            <w:pPr>
              <w:jc w:val="center"/>
              <w:rPr>
                <w:lang w:val="en-GB"/>
              </w:rPr>
            </w:pPr>
            <w:r w:rsidRPr="00111104">
              <w:rPr>
                <w:lang w:val="en-GB"/>
              </w:rPr>
              <w:t>y</w:t>
            </w:r>
          </w:p>
        </w:tc>
        <w:tc>
          <w:tcPr>
            <w:tcW w:w="636" w:type="dxa"/>
          </w:tcPr>
          <w:p w14:paraId="7825C5E4" w14:textId="77777777" w:rsidR="00CE49F0" w:rsidRPr="00111104" w:rsidRDefault="00CE49F0" w:rsidP="00C9445E">
            <w:pPr>
              <w:jc w:val="center"/>
              <w:rPr>
                <w:lang w:val="en-GB"/>
              </w:rPr>
            </w:pPr>
            <w:r w:rsidRPr="00111104">
              <w:rPr>
                <w:lang w:val="en-GB"/>
              </w:rPr>
              <w:t>z</w:t>
            </w:r>
          </w:p>
        </w:tc>
      </w:tr>
      <w:tr w:rsidR="00CE49F0" w:rsidRPr="00111104" w14:paraId="3B8D4EE5" w14:textId="77777777" w:rsidTr="00C9445E">
        <w:trPr>
          <w:trHeight w:val="310"/>
          <w:jc w:val="center"/>
        </w:trPr>
        <w:tc>
          <w:tcPr>
            <w:tcW w:w="1228" w:type="dxa"/>
            <w:vAlign w:val="center"/>
          </w:tcPr>
          <w:p w14:paraId="2BD9D10A" w14:textId="77777777" w:rsidR="00CE49F0" w:rsidRPr="00111104" w:rsidRDefault="00CE49F0" w:rsidP="00C9445E">
            <w:pPr>
              <w:jc w:val="center"/>
              <w:rPr>
                <w:lang w:val="en-GB"/>
              </w:rPr>
            </w:pPr>
            <w:r w:rsidRPr="00111104">
              <w:rPr>
                <w:lang w:val="en-GB"/>
              </w:rPr>
              <w:t>b</w:t>
            </w:r>
          </w:p>
        </w:tc>
        <w:tc>
          <w:tcPr>
            <w:tcW w:w="762" w:type="dxa"/>
          </w:tcPr>
          <w:p w14:paraId="5E354499" w14:textId="77777777" w:rsidR="00CE49F0" w:rsidRPr="00111104" w:rsidRDefault="00CE49F0" w:rsidP="00C9445E">
            <w:pPr>
              <w:jc w:val="center"/>
              <w:rPr>
                <w:lang w:val="en-GB"/>
              </w:rPr>
            </w:pPr>
            <w:r w:rsidRPr="00111104">
              <w:rPr>
                <w:lang w:val="en-GB"/>
              </w:rPr>
              <w:t>w</w:t>
            </w:r>
          </w:p>
        </w:tc>
        <w:tc>
          <w:tcPr>
            <w:tcW w:w="761" w:type="dxa"/>
          </w:tcPr>
          <w:p w14:paraId="3C9584DD" w14:textId="77777777" w:rsidR="00CE49F0" w:rsidRPr="00111104" w:rsidRDefault="00CE49F0" w:rsidP="00C9445E">
            <w:pPr>
              <w:jc w:val="center"/>
              <w:rPr>
                <w:lang w:val="en-GB"/>
              </w:rPr>
            </w:pPr>
            <w:r w:rsidRPr="00111104">
              <w:rPr>
                <w:lang w:val="en-GB"/>
              </w:rPr>
              <w:t>q</w:t>
            </w:r>
          </w:p>
        </w:tc>
        <w:tc>
          <w:tcPr>
            <w:tcW w:w="636" w:type="dxa"/>
          </w:tcPr>
          <w:p w14:paraId="4F16DF9C" w14:textId="77777777" w:rsidR="00CE49F0" w:rsidRPr="00111104" w:rsidRDefault="00CE49F0" w:rsidP="00C9445E">
            <w:pPr>
              <w:jc w:val="center"/>
              <w:rPr>
                <w:lang w:val="en-GB"/>
              </w:rPr>
            </w:pPr>
            <w:r w:rsidRPr="00111104">
              <w:rPr>
                <w:lang w:val="en-GB"/>
              </w:rPr>
              <w:t>r</w:t>
            </w:r>
          </w:p>
        </w:tc>
      </w:tr>
    </w:tbl>
    <w:p w14:paraId="24FA236E" w14:textId="77777777" w:rsidR="00CE49F0" w:rsidRDefault="00CE49F0" w:rsidP="00CE49F0">
      <w:pPr>
        <w:rPr>
          <w:rStyle w:val="tlid-translation"/>
          <w:lang w:val="en-GB"/>
        </w:rPr>
      </w:pPr>
    </w:p>
    <w:p w14:paraId="6C931DE0" w14:textId="77777777" w:rsidR="00473BFE" w:rsidRPr="00E80446" w:rsidRDefault="00473BFE" w:rsidP="00473BFE">
      <w:pPr>
        <w:rPr>
          <w:rFonts w:eastAsiaTheme="minorEastAsia"/>
          <w:lang w:val="en-GB"/>
        </w:rPr>
      </w:pPr>
    </w:p>
    <w:p w14:paraId="429141B2" w14:textId="76F2F200" w:rsidR="005D1881" w:rsidRDefault="00FE24D5" w:rsidP="00473BFE">
      <w:pPr>
        <w:pStyle w:val="Balk1"/>
      </w:pPr>
      <w:r w:rsidRPr="00111104">
        <w:t>Results</w:t>
      </w:r>
      <w:r w:rsidR="00E32074">
        <w:t xml:space="preserve"> AND DISCUSSION</w:t>
      </w:r>
    </w:p>
    <w:p w14:paraId="6B079B37" w14:textId="77777777" w:rsidR="008A4826" w:rsidRPr="008A4826" w:rsidRDefault="008A4826" w:rsidP="00473BFE">
      <w:pPr>
        <w:rPr>
          <w:lang w:val="en-GB"/>
        </w:rPr>
      </w:pPr>
    </w:p>
    <w:p w14:paraId="0FAD73F0" w14:textId="77777777" w:rsidR="00CE49F0" w:rsidRDefault="00CE49F0" w:rsidP="00CE49F0">
      <w:pPr>
        <w:rPr>
          <w:lang w:val="en-GB"/>
        </w:rPr>
      </w:pPr>
      <w:r w:rsidRPr="00111104">
        <w:rPr>
          <w:lang w:val="en-GB"/>
        </w:rPr>
        <w:t xml:space="preserve">The results should be clear and concise. </w:t>
      </w:r>
    </w:p>
    <w:p w14:paraId="69D4978E" w14:textId="77777777" w:rsidR="00473BFE" w:rsidRDefault="00473BFE" w:rsidP="00CE49F0">
      <w:pPr>
        <w:jc w:val="left"/>
        <w:rPr>
          <w:lang w:val="en-GB"/>
        </w:rPr>
      </w:pPr>
    </w:p>
    <w:p w14:paraId="6FDFDC0A" w14:textId="77777777" w:rsidR="00875C14" w:rsidRDefault="00875C14" w:rsidP="00473BFE">
      <w:pPr>
        <w:pStyle w:val="Balk1"/>
      </w:pPr>
      <w:r w:rsidRPr="00111104">
        <w:t>Conclusion</w:t>
      </w:r>
    </w:p>
    <w:p w14:paraId="7A097007" w14:textId="77777777" w:rsidR="00875C14" w:rsidRPr="008A4826" w:rsidRDefault="00875C14" w:rsidP="00473BFE">
      <w:pPr>
        <w:rPr>
          <w:lang w:val="en-GB"/>
        </w:rPr>
      </w:pPr>
    </w:p>
    <w:p w14:paraId="5273EE27" w14:textId="0F743440" w:rsidR="0058344D" w:rsidRDefault="00CE49F0" w:rsidP="00473BFE">
      <w:pPr>
        <w:rPr>
          <w:rStyle w:val="tlid-translation"/>
          <w:lang w:val="en-GB"/>
        </w:rPr>
      </w:pPr>
      <w:r w:rsidRPr="00CE49F0">
        <w:rPr>
          <w:rStyle w:val="tlid-translation"/>
          <w:lang w:val="en-GB"/>
        </w:rPr>
        <w:t>In this section, the importance and effects of the study should be clearly stated. In the conclusion part, the results should not be repeated.</w:t>
      </w:r>
    </w:p>
    <w:p w14:paraId="78053398" w14:textId="77777777" w:rsidR="00CE49F0" w:rsidRDefault="00CE49F0" w:rsidP="00473BFE">
      <w:pPr>
        <w:rPr>
          <w:rStyle w:val="tlid-translation"/>
          <w:lang w:val="en-GB"/>
        </w:rPr>
      </w:pPr>
    </w:p>
    <w:p w14:paraId="73BC434B" w14:textId="77777777" w:rsidR="00CE49F0" w:rsidRPr="008A4826" w:rsidRDefault="00CE49F0" w:rsidP="00CE49F0">
      <w:pPr>
        <w:rPr>
          <w:b/>
          <w:sz w:val="24"/>
          <w:szCs w:val="24"/>
          <w:lang w:val="en-GB"/>
        </w:rPr>
      </w:pPr>
      <w:r w:rsidRPr="008A4826">
        <w:rPr>
          <w:b/>
          <w:sz w:val="24"/>
          <w:szCs w:val="24"/>
          <w:lang w:val="en-GB"/>
        </w:rPr>
        <w:t xml:space="preserve">Acknowledgments </w:t>
      </w:r>
    </w:p>
    <w:p w14:paraId="186E8637" w14:textId="77777777" w:rsidR="00CE49F0" w:rsidRPr="008A4826" w:rsidRDefault="00CE49F0" w:rsidP="00CE49F0">
      <w:pPr>
        <w:rPr>
          <w:lang w:val="en-GB"/>
        </w:rPr>
      </w:pPr>
    </w:p>
    <w:p w14:paraId="631FAA18" w14:textId="77777777" w:rsidR="00CE49F0" w:rsidRDefault="00CE49F0" w:rsidP="00CE49F0">
      <w:pPr>
        <w:rPr>
          <w:lang w:val="en-GB"/>
        </w:rPr>
      </w:pPr>
      <w:r>
        <w:rPr>
          <w:lang w:val="en-GB"/>
        </w:rPr>
        <w:t>You can include your a</w:t>
      </w:r>
      <w:r w:rsidRPr="00111104">
        <w:rPr>
          <w:lang w:val="en-GB"/>
        </w:rPr>
        <w:t>cknowledgments information here. If it is not applicable just delete this section.</w:t>
      </w:r>
    </w:p>
    <w:p w14:paraId="70255AB5" w14:textId="50CD4AD0" w:rsidR="0058344D" w:rsidRDefault="0058344D" w:rsidP="00344200">
      <w:pPr>
        <w:rPr>
          <w:rStyle w:val="tlid-translation"/>
          <w:b/>
          <w:sz w:val="24"/>
          <w:lang w:val="en-GB"/>
        </w:rPr>
      </w:pPr>
    </w:p>
    <w:p w14:paraId="6EBBDD35" w14:textId="77777777" w:rsidR="00CE49F0" w:rsidRDefault="00CE49F0" w:rsidP="00344200">
      <w:pPr>
        <w:rPr>
          <w:rStyle w:val="tlid-translation"/>
          <w:b/>
          <w:sz w:val="24"/>
          <w:lang w:val="en-GB"/>
        </w:rPr>
      </w:pPr>
    </w:p>
    <w:p w14:paraId="3A2A6938" w14:textId="5B3A8C4D" w:rsidR="00344200" w:rsidRPr="00344200" w:rsidRDefault="00344200" w:rsidP="00344200">
      <w:pPr>
        <w:rPr>
          <w:rStyle w:val="tlid-translation"/>
          <w:b/>
          <w:sz w:val="24"/>
          <w:lang w:val="en-GB"/>
        </w:rPr>
      </w:pPr>
      <w:r w:rsidRPr="00344200">
        <w:rPr>
          <w:rStyle w:val="tlid-translation"/>
          <w:b/>
          <w:sz w:val="24"/>
          <w:lang w:val="en-GB"/>
        </w:rPr>
        <w:t>Author Contributions</w:t>
      </w:r>
    </w:p>
    <w:p w14:paraId="5DDEBA83" w14:textId="77777777" w:rsidR="00344200" w:rsidRPr="00344200" w:rsidRDefault="00344200" w:rsidP="00344200">
      <w:pPr>
        <w:rPr>
          <w:rStyle w:val="tlid-translation"/>
          <w:lang w:val="en-GB"/>
        </w:rPr>
      </w:pPr>
    </w:p>
    <w:p w14:paraId="08134956" w14:textId="287A2E29" w:rsidR="00344200" w:rsidRPr="00344200" w:rsidRDefault="00CE49F0" w:rsidP="00344200">
      <w:pPr>
        <w:rPr>
          <w:rStyle w:val="tlid-translation"/>
          <w:lang w:val="en-GB"/>
        </w:rPr>
      </w:pPr>
      <w:r>
        <w:rPr>
          <w:rStyle w:val="tlid-translation"/>
          <w:b/>
          <w:lang w:val="en-GB"/>
        </w:rPr>
        <w:t>Author 1</w:t>
      </w:r>
      <w:r w:rsidR="00344200" w:rsidRPr="00344200">
        <w:rPr>
          <w:rStyle w:val="tlid-translation"/>
          <w:b/>
          <w:lang w:val="en-GB"/>
        </w:rPr>
        <w:t>:</w:t>
      </w:r>
      <w:r w:rsidR="00344200" w:rsidRPr="00344200">
        <w:rPr>
          <w:rStyle w:val="tlid-translation"/>
          <w:lang w:val="en-GB"/>
        </w:rPr>
        <w:t xml:space="preserve"> Conceptualization, Methodology, Software, </w:t>
      </w:r>
      <w:r w:rsidR="0042266E">
        <w:rPr>
          <w:rStyle w:val="tlid-translation"/>
          <w:lang w:val="en-GB"/>
        </w:rPr>
        <w:t xml:space="preserve">Validation, Formal analysis, </w:t>
      </w:r>
      <w:r w:rsidR="00344200" w:rsidRPr="00344200">
        <w:rPr>
          <w:rStyle w:val="tlid-translation"/>
          <w:lang w:val="en-GB"/>
        </w:rPr>
        <w:t xml:space="preserve">Investigation, </w:t>
      </w:r>
      <w:r w:rsidR="0042266E">
        <w:rPr>
          <w:rStyle w:val="tlid-translation"/>
          <w:lang w:val="en-GB"/>
        </w:rPr>
        <w:t xml:space="preserve">Resources, Data curation, </w:t>
      </w:r>
      <w:r w:rsidR="00344200"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66F1205D" w14:textId="0A611DD2" w:rsidR="00344200" w:rsidRPr="00344200" w:rsidRDefault="00CE49F0" w:rsidP="00344200">
      <w:pPr>
        <w:rPr>
          <w:rStyle w:val="tlid-translation"/>
          <w:lang w:val="en-GB"/>
        </w:rPr>
      </w:pPr>
      <w:r>
        <w:rPr>
          <w:rStyle w:val="tlid-translation"/>
          <w:b/>
          <w:lang w:val="en-GB"/>
        </w:rPr>
        <w:t>Author 2</w:t>
      </w:r>
      <w:r w:rsidRPr="00344200">
        <w:rPr>
          <w:rStyle w:val="tlid-translation"/>
          <w:b/>
          <w:lang w:val="en-GB"/>
        </w:rPr>
        <w:t>:</w:t>
      </w:r>
      <w:r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B736B7F" w14:textId="0257EADD" w:rsidR="00344200" w:rsidRPr="00344200" w:rsidRDefault="00CE49F0" w:rsidP="00344200">
      <w:pPr>
        <w:rPr>
          <w:rStyle w:val="tlid-translation"/>
          <w:lang w:val="en-GB"/>
        </w:rPr>
      </w:pPr>
      <w:r>
        <w:rPr>
          <w:rStyle w:val="tlid-translation"/>
          <w:b/>
          <w:lang w:val="en-GB"/>
        </w:rPr>
        <w:t>Author 3</w:t>
      </w:r>
      <w:r w:rsidRPr="00344200">
        <w:rPr>
          <w:rStyle w:val="tlid-translation"/>
          <w:b/>
          <w:lang w:val="en-GB"/>
        </w:rPr>
        <w:t>:</w:t>
      </w:r>
      <w:r w:rsidR="00344200" w:rsidRPr="00344200">
        <w:rPr>
          <w:rStyle w:val="tlid-translation"/>
          <w:lang w:val="en-GB"/>
        </w:rPr>
        <w:t xml:space="preserve"> </w:t>
      </w:r>
      <w:r w:rsidR="0042266E" w:rsidRPr="00344200">
        <w:rPr>
          <w:rStyle w:val="tlid-translation"/>
          <w:lang w:val="en-GB"/>
        </w:rPr>
        <w:t xml:space="preserve">Conceptualization, Methodology, Software, </w:t>
      </w:r>
      <w:r w:rsidR="0042266E">
        <w:rPr>
          <w:rStyle w:val="tlid-translation"/>
          <w:lang w:val="en-GB"/>
        </w:rPr>
        <w:t xml:space="preserve">Validation, Formal analysis, </w:t>
      </w:r>
      <w:r w:rsidR="0042266E" w:rsidRPr="00344200">
        <w:rPr>
          <w:rStyle w:val="tlid-translation"/>
          <w:lang w:val="en-GB"/>
        </w:rPr>
        <w:t xml:space="preserve">Investigation, </w:t>
      </w:r>
      <w:r w:rsidR="0042266E">
        <w:rPr>
          <w:rStyle w:val="tlid-translation"/>
          <w:lang w:val="en-GB"/>
        </w:rPr>
        <w:t xml:space="preserve">Resources, Data curation, </w:t>
      </w:r>
      <w:r w:rsidR="0042266E" w:rsidRPr="00344200">
        <w:rPr>
          <w:rStyle w:val="tlid-translation"/>
          <w:lang w:val="en-GB"/>
        </w:rPr>
        <w:t>Writing - Original Draft, Writing - Review &amp; Editing</w:t>
      </w:r>
      <w:r w:rsidR="0042266E">
        <w:rPr>
          <w:rStyle w:val="tlid-translation"/>
          <w:lang w:val="en-GB"/>
        </w:rPr>
        <w:t xml:space="preserve">, Visualization, Supervision, Project administration, Funding </w:t>
      </w:r>
      <w:proofErr w:type="spellStart"/>
      <w:r w:rsidR="0042266E">
        <w:rPr>
          <w:rStyle w:val="tlid-translation"/>
          <w:lang w:val="en-GB"/>
        </w:rPr>
        <w:t>acquisiton</w:t>
      </w:r>
      <w:proofErr w:type="spellEnd"/>
    </w:p>
    <w:p w14:paraId="489F69DE" w14:textId="77777777" w:rsidR="00CE49F0" w:rsidRDefault="00CE49F0" w:rsidP="009616AD">
      <w:pPr>
        <w:rPr>
          <w:rStyle w:val="tlid-translation"/>
          <w:lang w:val="en-GB"/>
        </w:rPr>
      </w:pPr>
    </w:p>
    <w:p w14:paraId="5FAF9B51" w14:textId="138AA317" w:rsidR="009616AD" w:rsidRPr="00D3677D" w:rsidRDefault="009616AD" w:rsidP="009616AD">
      <w:pPr>
        <w:rPr>
          <w:rStyle w:val="tlid-translation"/>
          <w:lang w:val="en-GB"/>
        </w:rPr>
      </w:pPr>
      <w:r w:rsidRPr="00D3677D">
        <w:rPr>
          <w:rStyle w:val="tlid-translation"/>
          <w:lang w:val="en-GB"/>
        </w:rPr>
        <w:t>All authors read and approved the final manuscript.</w:t>
      </w:r>
    </w:p>
    <w:p w14:paraId="5B4720CB" w14:textId="77777777" w:rsidR="00344200" w:rsidRPr="00344200" w:rsidRDefault="00344200" w:rsidP="00344200">
      <w:pPr>
        <w:rPr>
          <w:rStyle w:val="tlid-translation"/>
          <w:lang w:val="en-GB"/>
        </w:rPr>
      </w:pPr>
    </w:p>
    <w:p w14:paraId="52C1F29F" w14:textId="4235BEFD" w:rsidR="00344200" w:rsidRPr="00344200" w:rsidRDefault="00344200" w:rsidP="00344200">
      <w:pPr>
        <w:rPr>
          <w:rStyle w:val="tlid-translation"/>
          <w:b/>
          <w:sz w:val="24"/>
          <w:lang w:val="en-GB"/>
        </w:rPr>
      </w:pPr>
      <w:r w:rsidRPr="00344200">
        <w:rPr>
          <w:rStyle w:val="tlid-translation"/>
          <w:b/>
          <w:sz w:val="24"/>
          <w:lang w:val="en-GB"/>
        </w:rPr>
        <w:t>Conflict of interest</w:t>
      </w:r>
    </w:p>
    <w:p w14:paraId="22ECB97E" w14:textId="77777777" w:rsidR="00344200" w:rsidRPr="00344200" w:rsidRDefault="00344200" w:rsidP="00344200">
      <w:pPr>
        <w:rPr>
          <w:rStyle w:val="tlid-translation"/>
          <w:lang w:val="en-GB"/>
        </w:rPr>
      </w:pPr>
    </w:p>
    <w:p w14:paraId="13C8E603" w14:textId="7585A6A9" w:rsidR="00344200" w:rsidRDefault="00344200" w:rsidP="00344200">
      <w:pPr>
        <w:rPr>
          <w:rStyle w:val="tlid-translation"/>
          <w:lang w:val="en-GB"/>
        </w:rPr>
      </w:pPr>
      <w:r w:rsidRPr="00344200">
        <w:rPr>
          <w:rStyle w:val="tlid-translation"/>
          <w:lang w:val="en-GB"/>
        </w:rPr>
        <w:t>No conflict of interest was declared by the authors.</w:t>
      </w:r>
    </w:p>
    <w:p w14:paraId="676649DA" w14:textId="77777777" w:rsidR="00E32074" w:rsidRPr="00111104" w:rsidRDefault="00E32074" w:rsidP="00473BFE">
      <w:pPr>
        <w:rPr>
          <w:lang w:val="en-GB"/>
        </w:rPr>
      </w:pPr>
    </w:p>
    <w:p w14:paraId="262D21FC" w14:textId="36788899" w:rsidR="000925C0" w:rsidRDefault="009876FC" w:rsidP="00473BFE">
      <w:pPr>
        <w:rPr>
          <w:b/>
          <w:sz w:val="24"/>
          <w:lang w:val="en-GB"/>
        </w:rPr>
      </w:pPr>
      <w:r w:rsidRPr="00111104">
        <w:rPr>
          <w:b/>
          <w:sz w:val="24"/>
          <w:lang w:val="en-GB"/>
        </w:rPr>
        <w:t>References</w:t>
      </w:r>
    </w:p>
    <w:p w14:paraId="491D2DEC" w14:textId="77777777" w:rsidR="00344200" w:rsidRPr="00344200" w:rsidRDefault="00344200" w:rsidP="00473BFE">
      <w:pPr>
        <w:rPr>
          <w:b/>
          <w:lang w:val="en-GB"/>
        </w:rPr>
      </w:pPr>
    </w:p>
    <w:p w14:paraId="740E1AEA" w14:textId="77777777" w:rsidR="0042266E" w:rsidRDefault="0042266E" w:rsidP="0042266E">
      <w:pPr>
        <w:rPr>
          <w:lang w:val="en-GB"/>
        </w:rPr>
      </w:pPr>
      <w:r w:rsidRPr="00111104">
        <w:rPr>
          <w:lang w:val="en-GB"/>
        </w:rPr>
        <w:t xml:space="preserve">Use the “IEEE” style for references. The references are also in 10 pt. </w:t>
      </w:r>
    </w:p>
    <w:p w14:paraId="5C2B7712" w14:textId="77777777" w:rsidR="0042266E" w:rsidRPr="00111104" w:rsidRDefault="0042266E" w:rsidP="0042266E">
      <w:pPr>
        <w:rPr>
          <w:lang w:val="en-GB"/>
        </w:rPr>
      </w:pPr>
    </w:p>
    <w:p w14:paraId="0A83D551" w14:textId="77777777" w:rsidR="0042266E" w:rsidRPr="00111104" w:rsidRDefault="0042266E" w:rsidP="0042266E">
      <w:pPr>
        <w:rPr>
          <w:b/>
          <w:lang w:val="en-GB"/>
        </w:rPr>
      </w:pPr>
      <w:r w:rsidRPr="00111104">
        <w:rPr>
          <w:b/>
          <w:lang w:val="en-GB"/>
        </w:rPr>
        <w:t>Reference to a journal publication:</w:t>
      </w:r>
    </w:p>
    <w:p w14:paraId="7E9B4DDA"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b/>
          <w:lang w:val="en-GB"/>
        </w:rPr>
        <w:fldChar w:fldCharType="begin" w:fldLock="1"/>
      </w:r>
      <w:r w:rsidRPr="00111104">
        <w:rPr>
          <w:b/>
          <w:lang w:val="en-GB"/>
        </w:rPr>
        <w:instrText xml:space="preserve">ADDIN Mendeley Bibliography CSL_BIBLIOGRAPHY </w:instrText>
      </w:r>
      <w:r w:rsidRPr="00111104">
        <w:rPr>
          <w:b/>
          <w:lang w:val="en-GB"/>
        </w:rPr>
        <w:fldChar w:fldCharType="separate"/>
      </w:r>
      <w:r w:rsidRPr="00111104">
        <w:rPr>
          <w:rFonts w:cs="Times New Roman"/>
          <w:noProof/>
          <w:szCs w:val="24"/>
          <w:lang w:val="en-GB"/>
        </w:rPr>
        <w:t>[1]</w:t>
      </w:r>
      <w:r w:rsidRPr="00111104">
        <w:rPr>
          <w:rFonts w:cs="Times New Roman"/>
          <w:noProof/>
          <w:szCs w:val="24"/>
          <w:lang w:val="en-GB"/>
        </w:rPr>
        <w:tab/>
        <w:t xml:space="preserve">E. Özahi, A. Tozlu, and A. Abuşoğlu, “Thermoeconomic multi-objective optimization of an organic Rankine cycle (ORC) adapted to an existing solid waste power plant,” </w:t>
      </w:r>
      <w:r w:rsidRPr="00111104">
        <w:rPr>
          <w:rFonts w:cs="Times New Roman"/>
          <w:i/>
          <w:iCs/>
          <w:noProof/>
          <w:szCs w:val="24"/>
          <w:lang w:val="en-GB"/>
        </w:rPr>
        <w:t>Energy Convers. Manag.</w:t>
      </w:r>
      <w:r w:rsidRPr="00111104">
        <w:rPr>
          <w:rFonts w:cs="Times New Roman"/>
          <w:noProof/>
          <w:szCs w:val="24"/>
          <w:lang w:val="en-GB"/>
        </w:rPr>
        <w:t>, vol. 168, pp. 308–319, Jul. 2018.</w:t>
      </w:r>
    </w:p>
    <w:p w14:paraId="2706A4B3"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book:</w:t>
      </w:r>
    </w:p>
    <w:p w14:paraId="44E92E49"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2]</w:t>
      </w:r>
      <w:r w:rsidRPr="00111104">
        <w:rPr>
          <w:rFonts w:cs="Times New Roman"/>
          <w:noProof/>
          <w:szCs w:val="24"/>
          <w:lang w:val="en-GB"/>
        </w:rPr>
        <w:tab/>
        <w:t xml:space="preserve">K. A. Stroud and D. Booth, </w:t>
      </w:r>
      <w:r w:rsidRPr="00111104">
        <w:rPr>
          <w:rFonts w:cs="Times New Roman"/>
          <w:i/>
          <w:iCs/>
          <w:noProof/>
          <w:szCs w:val="24"/>
          <w:lang w:val="en-GB"/>
        </w:rPr>
        <w:t>Advanced Engineering Mathematics</w:t>
      </w:r>
      <w:r w:rsidRPr="00111104">
        <w:rPr>
          <w:rFonts w:cs="Times New Roman"/>
          <w:noProof/>
          <w:szCs w:val="24"/>
          <w:lang w:val="en-GB"/>
        </w:rPr>
        <w:t>. London: Macmillan Education UK, 2011.</w:t>
      </w:r>
    </w:p>
    <w:p w14:paraId="40A17665"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onference paper:</w:t>
      </w:r>
    </w:p>
    <w:p w14:paraId="0D47CC4C"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3]</w:t>
      </w:r>
      <w:r w:rsidRPr="00111104">
        <w:rPr>
          <w:rFonts w:cs="Times New Roman"/>
          <w:noProof/>
          <w:szCs w:val="24"/>
          <w:lang w:val="en-GB"/>
        </w:rPr>
        <w:tab/>
        <w:t xml:space="preserve">H. Xu </w:t>
      </w:r>
      <w:r w:rsidRPr="00111104">
        <w:rPr>
          <w:rFonts w:cs="Times New Roman"/>
          <w:i/>
          <w:iCs/>
          <w:noProof/>
          <w:szCs w:val="24"/>
          <w:lang w:val="en-GB"/>
        </w:rPr>
        <w:t>et al.</w:t>
      </w:r>
      <w:r w:rsidRPr="00111104">
        <w:rPr>
          <w:rFonts w:cs="Times New Roman"/>
          <w:noProof/>
          <w:szCs w:val="24"/>
          <w:lang w:val="en-GB"/>
        </w:rPr>
        <w:t xml:space="preserve">, “Antibiotic Susceptibility of Potential Probiotic Lactobacilli Isolated from the Vagina of Chinese Pregnant Women,” in </w:t>
      </w:r>
      <w:r w:rsidRPr="00111104">
        <w:rPr>
          <w:rFonts w:cs="Times New Roman"/>
          <w:i/>
          <w:iCs/>
          <w:noProof/>
          <w:szCs w:val="24"/>
          <w:lang w:val="en-GB"/>
        </w:rPr>
        <w:t>2008 International Conference on BioMedical Engineering and Informatics</w:t>
      </w:r>
      <w:r w:rsidRPr="00111104">
        <w:rPr>
          <w:rFonts w:cs="Times New Roman"/>
          <w:noProof/>
          <w:szCs w:val="24"/>
          <w:lang w:val="en-GB"/>
        </w:rPr>
        <w:t>, 2008, vol. 231, pp. 838–842.</w:t>
      </w:r>
    </w:p>
    <w:p w14:paraId="16753DA7"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chapter in an edited book:</w:t>
      </w:r>
    </w:p>
    <w:p w14:paraId="2ACAF26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4]</w:t>
      </w:r>
      <w:r w:rsidRPr="00111104">
        <w:rPr>
          <w:rFonts w:cs="Times New Roman"/>
          <w:noProof/>
          <w:szCs w:val="24"/>
          <w:lang w:val="en-GB"/>
        </w:rPr>
        <w:tab/>
        <w:t xml:space="preserve">B. D. Tapley, B. E. Schutz, and G. H. Born, “Orbit Determination Concepts,” in </w:t>
      </w:r>
      <w:r w:rsidRPr="00111104">
        <w:rPr>
          <w:rFonts w:cs="Times New Roman"/>
          <w:i/>
          <w:iCs/>
          <w:noProof/>
          <w:szCs w:val="24"/>
          <w:lang w:val="en-GB"/>
        </w:rPr>
        <w:t>Statistical Orbit Determination</w:t>
      </w:r>
      <w:r w:rsidRPr="00111104">
        <w:rPr>
          <w:rFonts w:cs="Times New Roman"/>
          <w:noProof/>
          <w:szCs w:val="24"/>
          <w:lang w:val="en-GB"/>
        </w:rPr>
        <w:t>, Elsevier, 2004, pp. 1–16.</w:t>
      </w:r>
    </w:p>
    <w:p w14:paraId="46C339B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report:</w:t>
      </w:r>
    </w:p>
    <w:p w14:paraId="4A8A979F"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5]</w:t>
      </w:r>
      <w:r w:rsidRPr="00111104">
        <w:rPr>
          <w:rFonts w:cs="Times New Roman"/>
          <w:noProof/>
          <w:szCs w:val="24"/>
          <w:lang w:val="en-GB"/>
        </w:rPr>
        <w:tab/>
        <w:t>J. McCarthy, “Mathematical Theory of Computation,” Livermore, CA (United States), Aug. 1991.</w:t>
      </w:r>
    </w:p>
    <w:p w14:paraId="41E77CB0"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a website:</w:t>
      </w:r>
    </w:p>
    <w:p w14:paraId="68A7422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6]</w:t>
      </w:r>
      <w:r w:rsidRPr="00111104">
        <w:rPr>
          <w:rFonts w:cs="Times New Roman"/>
          <w:noProof/>
          <w:szCs w:val="24"/>
          <w:lang w:val="en-GB"/>
        </w:rPr>
        <w:tab/>
        <w:t>AFAD, “Türkiye Deprem Bölgeleri Haritası,” 2019. [Online]. Available: https://deprem.afad.gov.tr/deprem-tehlike-haritasi. [Accessed: 16-Feb-2019].</w:t>
      </w:r>
    </w:p>
    <w:p w14:paraId="73A2BB2B"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thesis:</w:t>
      </w:r>
    </w:p>
    <w:p w14:paraId="44F3665E" w14:textId="77777777" w:rsidR="0042266E" w:rsidRPr="00111104" w:rsidRDefault="0042266E" w:rsidP="0042266E">
      <w:pPr>
        <w:widowControl w:val="0"/>
        <w:autoSpaceDE w:val="0"/>
        <w:autoSpaceDN w:val="0"/>
        <w:adjustRightInd w:val="0"/>
        <w:ind w:left="640" w:hanging="640"/>
        <w:rPr>
          <w:rFonts w:cs="Times New Roman"/>
          <w:noProof/>
          <w:szCs w:val="24"/>
          <w:lang w:val="en-GB"/>
        </w:rPr>
      </w:pPr>
      <w:r w:rsidRPr="00111104">
        <w:rPr>
          <w:rFonts w:cs="Times New Roman"/>
          <w:noProof/>
          <w:szCs w:val="24"/>
          <w:lang w:val="en-GB"/>
        </w:rPr>
        <w:t>[7]</w:t>
      </w:r>
      <w:r w:rsidRPr="00111104">
        <w:rPr>
          <w:rFonts w:cs="Times New Roman"/>
          <w:noProof/>
          <w:szCs w:val="24"/>
          <w:lang w:val="en-GB"/>
        </w:rPr>
        <w:tab/>
        <w:t>D. A. Niffenegger, “Determination of seed homogeneity,” Iowa State University, Digital Repository, Ames, 1967.</w:t>
      </w:r>
    </w:p>
    <w:p w14:paraId="48AB06D4" w14:textId="77777777" w:rsidR="0042266E" w:rsidRPr="00111104" w:rsidRDefault="0042266E" w:rsidP="0042266E">
      <w:pPr>
        <w:widowControl w:val="0"/>
        <w:autoSpaceDE w:val="0"/>
        <w:autoSpaceDN w:val="0"/>
        <w:adjustRightInd w:val="0"/>
        <w:ind w:left="641" w:hanging="641"/>
        <w:rPr>
          <w:rFonts w:cs="Times New Roman"/>
          <w:b/>
          <w:noProof/>
          <w:szCs w:val="24"/>
          <w:lang w:val="en-GB"/>
        </w:rPr>
      </w:pPr>
      <w:r w:rsidRPr="00111104">
        <w:rPr>
          <w:rFonts w:cs="Times New Roman"/>
          <w:b/>
          <w:noProof/>
          <w:szCs w:val="24"/>
          <w:lang w:val="en-GB"/>
        </w:rPr>
        <w:t>Reference to software:</w:t>
      </w:r>
    </w:p>
    <w:p w14:paraId="5A3CCBD7" w14:textId="6431D552" w:rsidR="002E70E5" w:rsidRDefault="0042266E" w:rsidP="0042266E">
      <w:pPr>
        <w:spacing w:line="360" w:lineRule="auto"/>
        <w:rPr>
          <w:szCs w:val="20"/>
          <w:lang w:val="en-US"/>
        </w:rPr>
      </w:pPr>
      <w:r w:rsidRPr="00111104">
        <w:rPr>
          <w:rFonts w:cs="Times New Roman"/>
          <w:noProof/>
          <w:szCs w:val="24"/>
          <w:lang w:val="en-GB"/>
        </w:rPr>
        <w:t>[8]</w:t>
      </w:r>
      <w:r w:rsidRPr="00111104">
        <w:rPr>
          <w:rFonts w:cs="Times New Roman"/>
          <w:noProof/>
          <w:szCs w:val="24"/>
          <w:lang w:val="en-GB"/>
        </w:rPr>
        <w:tab/>
        <w:t>“SAP2000.” Computers &amp; Structures, CALIFORNIA, 2019.</w:t>
      </w:r>
      <w:r w:rsidRPr="00111104">
        <w:rPr>
          <w:b/>
          <w:lang w:val="en-GB"/>
        </w:rPr>
        <w:fldChar w:fldCharType="end"/>
      </w:r>
    </w:p>
    <w:p w14:paraId="7922EC97" w14:textId="46481A26" w:rsidR="00BC6EB2" w:rsidRPr="000C2A39" w:rsidRDefault="00BC6EB2" w:rsidP="00E32074">
      <w:pPr>
        <w:rPr>
          <w:bCs/>
          <w:szCs w:val="18"/>
          <w:lang w:val="en-GB"/>
        </w:rPr>
      </w:pPr>
    </w:p>
    <w:sectPr w:rsidR="00BC6EB2" w:rsidRPr="000C2A39" w:rsidSect="00344200">
      <w:type w:val="continuous"/>
      <w:pgSz w:w="11906" w:h="16838"/>
      <w:pgMar w:top="1418" w:right="1418" w:bottom="1418" w:left="1418" w:header="709" w:footer="709" w:gutter="0"/>
      <w:pgNumType w:start="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D2049" w14:textId="77777777" w:rsidR="00F213D7" w:rsidRDefault="00F213D7" w:rsidP="007B56EB">
      <w:r>
        <w:separator/>
      </w:r>
    </w:p>
  </w:endnote>
  <w:endnote w:type="continuationSeparator" w:id="0">
    <w:p w14:paraId="4E8EBDA0" w14:textId="77777777" w:rsidR="00F213D7" w:rsidRDefault="00F213D7"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9192463"/>
      <w:docPartObj>
        <w:docPartGallery w:val="Page Numbers (Bottom of Page)"/>
        <w:docPartUnique/>
      </w:docPartObj>
    </w:sdtPr>
    <w:sdtEndPr/>
    <w:sdtContent>
      <w:p w14:paraId="149F7795" w14:textId="751AD15D" w:rsidR="00234A77" w:rsidRDefault="00234A77">
        <w:pPr>
          <w:pStyle w:val="AltBilgi"/>
          <w:jc w:val="center"/>
        </w:pPr>
        <w:r>
          <w:fldChar w:fldCharType="begin"/>
        </w:r>
        <w:r>
          <w:instrText>PAGE   \* MERGEFORMAT</w:instrText>
        </w:r>
        <w:r>
          <w:fldChar w:fldCharType="separate"/>
        </w:r>
        <w:r w:rsidR="0058344D">
          <w:rPr>
            <w:noProof/>
          </w:rPr>
          <w:t>2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0AD" w14:textId="41EEE7AA" w:rsidR="007C2203" w:rsidRPr="003709C5" w:rsidRDefault="007C2203" w:rsidP="002D4005">
    <w:pPr>
      <w:pStyle w:val="AltBilgi"/>
      <w:jc w:val="left"/>
      <w:rPr>
        <w:lang w:val="en-GB"/>
      </w:rPr>
    </w:pPr>
    <w:r w:rsidRPr="009876FC">
      <w:rPr>
        <w:vertAlign w:val="superscript"/>
        <w:lang w:val="en-GB"/>
      </w:rPr>
      <w:t>*</w:t>
    </w:r>
    <w:r w:rsidRPr="009876FC">
      <w:rPr>
        <w:lang w:val="en-GB"/>
      </w:rPr>
      <w:t>e-</w:t>
    </w:r>
    <w:r w:rsidR="00647031">
      <w:rPr>
        <w:lang w:val="en-GB"/>
      </w:rPr>
      <w:t>mail</w:t>
    </w:r>
    <w:r>
      <w:rPr>
        <w:lang w:val="en-GB"/>
      </w:rPr>
      <w:t xml:space="preserve">: </w:t>
    </w:r>
    <w:proofErr w:type="spellStart"/>
    <w:r w:rsidR="00CE49F0">
      <w:rPr>
        <w:rStyle w:val="Kpr"/>
        <w:szCs w:val="20"/>
      </w:rPr>
      <w:t>correspondingauthor</w:t>
    </w:r>
    <w:r w:rsidRPr="003709C5">
      <w:rPr>
        <w:rStyle w:val="Kpr"/>
        <w:szCs w:val="20"/>
      </w:rPr>
      <w:t>@</w:t>
    </w:r>
    <w:r w:rsidR="00CE49F0">
      <w:rPr>
        <w:rStyle w:val="Kpr"/>
        <w:szCs w:val="20"/>
      </w:rPr>
      <w:t>corresponding</w:t>
    </w:r>
    <w:proofErr w:type="spellEnd"/>
  </w:p>
  <w:p w14:paraId="7B59E198" w14:textId="00BE1AB8" w:rsidR="007C2203" w:rsidRDefault="007C2203" w:rsidP="002D4005">
    <w:pPr>
      <w:pStyle w:val="AltBilgi"/>
      <w:jc w:val="left"/>
    </w:pPr>
  </w:p>
  <w:p w14:paraId="1813A54A" w14:textId="77777777" w:rsidR="00685B72" w:rsidRDefault="00685B72" w:rsidP="002D4005">
    <w:pPr>
      <w:pStyle w:val="AltBilgi"/>
      <w:jc w:val="left"/>
    </w:pPr>
  </w:p>
  <w:p w14:paraId="04D1E20D" w14:textId="5A5A584B" w:rsidR="002D4005" w:rsidRPr="002D4005" w:rsidRDefault="002D4005" w:rsidP="002D4005">
    <w:pPr>
      <w:jc w:val="left"/>
      <w:rPr>
        <w:rFonts w:eastAsia="Times New Roman" w:cs="Times New Roman"/>
        <w:color w:val="000000"/>
        <w:sz w:val="16"/>
        <w:szCs w:val="16"/>
        <w:lang w:eastAsia="tr-TR"/>
      </w:rPr>
    </w:pPr>
    <w:r w:rsidRPr="002D4005">
      <w:rPr>
        <w:rFonts w:eastAsia="Times New Roman" w:cs="Times New Roman"/>
        <w:color w:val="000000"/>
        <w:sz w:val="16"/>
        <w:szCs w:val="16"/>
        <w:lang w:eastAsia="tr-TR"/>
      </w:rPr>
      <w:t>Bu makaleye atıf yapmak için:</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roofErr w:type="gramStart"/>
    <w:r w:rsidR="00CE49F0">
      <w:rPr>
        <w:rFonts w:eastAsia="Times New Roman" w:cs="Times New Roman"/>
        <w:color w:val="000000"/>
        <w:sz w:val="16"/>
        <w:szCs w:val="16"/>
        <w:lang w:eastAsia="tr-TR"/>
      </w:rPr>
      <w:t>…….</w:t>
    </w:r>
    <w:proofErr w:type="gramEnd"/>
    <w:r w:rsidR="00CE49F0">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Pr="002D4005">
      <w:rPr>
        <w:rFonts w:eastAsia="Times New Roman" w:cs="Times New Roman"/>
        <w:color w:val="000000"/>
        <w:sz w:val="16"/>
        <w:szCs w:val="16"/>
        <w:lang w:eastAsia="tr-TR"/>
      </w:rPr>
      <w:br/>
      <w:t xml:space="preserve">How </w:t>
    </w:r>
    <w:proofErr w:type="spellStart"/>
    <w:r w:rsidRPr="002D4005">
      <w:rPr>
        <w:rFonts w:eastAsia="Times New Roman" w:cs="Times New Roman"/>
        <w:color w:val="000000"/>
        <w:sz w:val="16"/>
        <w:szCs w:val="16"/>
        <w:lang w:eastAsia="tr-TR"/>
      </w:rPr>
      <w:t>to</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cite</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this</w:t>
    </w:r>
    <w:proofErr w:type="spellEnd"/>
    <w:r w:rsidRPr="002D4005">
      <w:rPr>
        <w:rFonts w:eastAsia="Times New Roman" w:cs="Times New Roman"/>
        <w:color w:val="000000"/>
        <w:sz w:val="16"/>
        <w:szCs w:val="16"/>
        <w:lang w:eastAsia="tr-TR"/>
      </w:rPr>
      <w:t xml:space="preserve"> </w:t>
    </w:r>
    <w:proofErr w:type="spellStart"/>
    <w:r w:rsidRPr="002D4005">
      <w:rPr>
        <w:rFonts w:eastAsia="Times New Roman" w:cs="Times New Roman"/>
        <w:color w:val="000000"/>
        <w:sz w:val="16"/>
        <w:szCs w:val="16"/>
        <w:lang w:eastAsia="tr-TR"/>
      </w:rPr>
      <w:t>article</w:t>
    </w:r>
    <w:proofErr w:type="spellEnd"/>
    <w:r w:rsidRPr="002D4005">
      <w:rPr>
        <w:rFonts w:eastAsia="Times New Roman" w:cs="Times New Roman"/>
        <w:color w:val="000000"/>
        <w:sz w:val="16"/>
        <w:szCs w:val="16"/>
        <w:lang w:eastAsia="tr-TR"/>
      </w:rPr>
      <w:t>:</w:t>
    </w:r>
    <w:r w:rsidRPr="002D4005">
      <w:rPr>
        <w:rFonts w:eastAsia="Times New Roman" w:cs="Times New Roman"/>
        <w:color w:val="000000"/>
        <w:sz w:val="16"/>
        <w:szCs w:val="16"/>
        <w:lang w:eastAsia="tr-TR"/>
      </w:rPr>
      <w:br/>
    </w:r>
    <w:r w:rsidR="00CE49F0">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38AEB" w14:textId="77777777" w:rsidR="00F213D7" w:rsidRDefault="00F213D7" w:rsidP="007B56EB">
      <w:r>
        <w:separator/>
      </w:r>
    </w:p>
  </w:footnote>
  <w:footnote w:type="continuationSeparator" w:id="0">
    <w:p w14:paraId="650661BF" w14:textId="77777777" w:rsidR="00F213D7" w:rsidRDefault="00F213D7"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6D4030" w:rsidRPr="00344200" w14:paraId="098FC756" w14:textId="77777777" w:rsidTr="00344200">
      <w:trPr>
        <w:jc w:val="center"/>
      </w:trPr>
      <w:tc>
        <w:tcPr>
          <w:tcW w:w="7371" w:type="dxa"/>
          <w:vAlign w:val="bottom"/>
        </w:tcPr>
        <w:p w14:paraId="09527590" w14:textId="18E9711A" w:rsidR="006D4030" w:rsidRPr="00344200" w:rsidRDefault="00CE49F0" w:rsidP="006D4030">
          <w:pPr>
            <w:pStyle w:val="stBilgi"/>
            <w:jc w:val="left"/>
            <w:rPr>
              <w:sz w:val="18"/>
              <w:lang w:val="en-GB"/>
            </w:rPr>
          </w:pPr>
          <w:r>
            <w:rPr>
              <w:sz w:val="18"/>
              <w:lang w:val="en-GB"/>
            </w:rPr>
            <w:t>Title of the Article</w:t>
          </w:r>
        </w:p>
      </w:tc>
      <w:tc>
        <w:tcPr>
          <w:tcW w:w="1689" w:type="dxa"/>
        </w:tcPr>
        <w:p w14:paraId="3B74C3FE" w14:textId="511D30BB" w:rsidR="006D4030" w:rsidRPr="00344200" w:rsidRDefault="006D4030" w:rsidP="006D4030">
          <w:pPr>
            <w:pStyle w:val="stBilgi"/>
            <w:jc w:val="right"/>
            <w:rPr>
              <w:sz w:val="18"/>
              <w:lang w:val="en-GB"/>
            </w:rPr>
          </w:pPr>
          <w:r w:rsidRPr="00344200">
            <w:rPr>
              <w:sz w:val="18"/>
            </w:rPr>
            <w:t xml:space="preserve">BUFBD </w:t>
          </w:r>
          <w:r w:rsidR="00CE49F0">
            <w:rPr>
              <w:sz w:val="18"/>
            </w:rPr>
            <w:t>X</w:t>
          </w:r>
          <w:r w:rsidRPr="00344200">
            <w:rPr>
              <w:sz w:val="18"/>
            </w:rPr>
            <w:t>-</w:t>
          </w:r>
          <w:r w:rsidR="00CE49F0">
            <w:rPr>
              <w:sz w:val="18"/>
            </w:rPr>
            <w:t>X</w:t>
          </w:r>
          <w:r w:rsidRPr="00344200">
            <w:rPr>
              <w:sz w:val="18"/>
            </w:rPr>
            <w:t>,2022</w:t>
          </w:r>
        </w:p>
      </w:tc>
    </w:tr>
  </w:tbl>
  <w:p w14:paraId="1087D731" w14:textId="77777777" w:rsidR="003314BE" w:rsidRPr="009876FC" w:rsidRDefault="003314BE">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E96FAE" w:rsidRPr="00C00AD1" w14:paraId="30352F09" w14:textId="77777777" w:rsidTr="00077A8A">
      <w:trPr>
        <w:trHeight w:val="1587"/>
        <w:jc w:val="center"/>
      </w:trPr>
      <w:tc>
        <w:tcPr>
          <w:tcW w:w="1837" w:type="dxa"/>
          <w:tcBorders>
            <w:bottom w:val="single" w:sz="2" w:space="0" w:color="auto"/>
          </w:tcBorders>
          <w:vAlign w:val="center"/>
        </w:tcPr>
        <w:p w14:paraId="5ECF5214" w14:textId="77777777" w:rsidR="00E96FAE" w:rsidRPr="00C00AD1" w:rsidRDefault="00E96FAE" w:rsidP="00E96FAE">
          <w:pPr>
            <w:pStyle w:val="stBilgi"/>
            <w:jc w:val="center"/>
          </w:pPr>
          <w:r w:rsidRPr="00C00AD1">
            <w:rPr>
              <w:noProof/>
              <w:lang w:eastAsia="tr-TR"/>
            </w:rPr>
            <w:drawing>
              <wp:inline distT="0" distB="0" distL="0" distR="0" wp14:anchorId="16B49C5F" wp14:editId="29DFA774">
                <wp:extent cx="792000" cy="792000"/>
                <wp:effectExtent l="0" t="0" r="8255" b="825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528CB6F6" w14:textId="5A10AE26" w:rsidR="00E96FAE" w:rsidRPr="00C00AD1" w:rsidRDefault="00F9046F" w:rsidP="00E96FAE">
          <w:pPr>
            <w:pStyle w:val="Balk2"/>
            <w:numPr>
              <w:ilvl w:val="0"/>
              <w:numId w:val="0"/>
            </w:numPr>
            <w:jc w:val="center"/>
            <w:outlineLvl w:val="1"/>
            <w:rPr>
              <w:rStyle w:val="Gl"/>
              <w:lang w:val="tr-TR"/>
            </w:rPr>
          </w:pPr>
          <w:r>
            <w:rPr>
              <w:rStyle w:val="Gl"/>
              <w:lang w:val="tr-TR"/>
            </w:rPr>
            <w:t>Derleme</w:t>
          </w:r>
          <w:r w:rsidR="00E96FAE" w:rsidRPr="00C00AD1">
            <w:rPr>
              <w:rStyle w:val="Gl"/>
              <w:lang w:val="tr-TR"/>
            </w:rPr>
            <w:t xml:space="preserve"> Makalesi</w:t>
          </w:r>
          <w:r w:rsidR="00E96FAE">
            <w:rPr>
              <w:rStyle w:val="Gl"/>
              <w:lang w:val="tr-TR"/>
            </w:rPr>
            <w:t xml:space="preserve"> / </w:t>
          </w:r>
          <w:proofErr w:type="spellStart"/>
          <w:r>
            <w:rPr>
              <w:rStyle w:val="Gl"/>
              <w:lang w:val="tr-TR"/>
            </w:rPr>
            <w:t>Review</w:t>
          </w:r>
          <w:proofErr w:type="spellEnd"/>
          <w:r w:rsidR="00E96FAE">
            <w:rPr>
              <w:rStyle w:val="Gl"/>
              <w:lang w:val="tr-TR"/>
            </w:rPr>
            <w:t xml:space="preserve"> </w:t>
          </w:r>
          <w:proofErr w:type="spellStart"/>
          <w:r w:rsidR="00E96FAE">
            <w:rPr>
              <w:rStyle w:val="Gl"/>
              <w:lang w:val="tr-TR"/>
            </w:rPr>
            <w:t>Paper</w:t>
          </w:r>
          <w:proofErr w:type="spellEnd"/>
        </w:p>
        <w:p w14:paraId="7B53D235" w14:textId="77777777" w:rsidR="00E96FAE" w:rsidRDefault="00E96FAE" w:rsidP="00E96FAE">
          <w:pPr>
            <w:pStyle w:val="Balk2"/>
            <w:numPr>
              <w:ilvl w:val="0"/>
              <w:numId w:val="0"/>
            </w:numPr>
            <w:outlineLvl w:val="1"/>
            <w:rPr>
              <w:rFonts w:ascii="Cambria Math" w:hAnsi="Cambria Math"/>
              <w:sz w:val="28"/>
              <w:lang w:val="tr-TR"/>
            </w:rPr>
          </w:pPr>
          <w:r w:rsidRPr="00C00AD1">
            <w:rPr>
              <w:rFonts w:ascii="Cambria Math" w:hAnsi="Cambria Math"/>
              <w:sz w:val="28"/>
              <w:lang w:val="tr-TR"/>
            </w:rPr>
            <w:t>Bayburt Üniversitesi Fen Bilimleri Dergisi</w:t>
          </w:r>
        </w:p>
        <w:p w14:paraId="59B42919" w14:textId="77777777" w:rsidR="00E96FAE" w:rsidRPr="00C00AD1" w:rsidRDefault="00E96FAE" w:rsidP="00E96FAE">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F998902" w14:textId="77777777" w:rsidR="00E96FAE" w:rsidRPr="00C00AD1" w:rsidRDefault="00E96FAE" w:rsidP="00E96FAE">
          <w:pPr>
            <w:pStyle w:val="stBilgi"/>
            <w:jc w:val="center"/>
          </w:pPr>
          <w:r w:rsidRPr="00C00AD1">
            <w:rPr>
              <w:noProof/>
              <w:lang w:eastAsia="tr-TR"/>
            </w:rPr>
            <w:drawing>
              <wp:inline distT="0" distB="0" distL="0" distR="0" wp14:anchorId="0427D6CD" wp14:editId="076818CB">
                <wp:extent cx="528636" cy="792000"/>
                <wp:effectExtent l="0" t="0" r="5080" b="8255"/>
                <wp:docPr id="12" name="Resim 1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702A0543" w14:textId="77777777" w:rsidR="00E96FAE" w:rsidRDefault="00F213D7" w:rsidP="00E96FAE">
          <w:pPr>
            <w:pStyle w:val="stBilgi"/>
            <w:jc w:val="center"/>
            <w:rPr>
              <w:rStyle w:val="HafifVurgulama"/>
              <w:sz w:val="14"/>
              <w:u w:val="single"/>
            </w:rPr>
          </w:pPr>
          <w:hyperlink r:id="rId3" w:history="1">
            <w:r w:rsidR="00E96FAE" w:rsidRPr="00C00AD1">
              <w:rPr>
                <w:rStyle w:val="HafifVurgulama"/>
                <w:sz w:val="14"/>
                <w:u w:val="single"/>
              </w:rPr>
              <w:t>dergipark.gov.tr/</w:t>
            </w:r>
            <w:proofErr w:type="spellStart"/>
            <w:r w:rsidR="00E96FAE" w:rsidRPr="00C00AD1">
              <w:rPr>
                <w:rStyle w:val="HafifVurgulama"/>
                <w:sz w:val="14"/>
                <w:u w:val="single"/>
              </w:rPr>
              <w:t>bufbd</w:t>
            </w:r>
            <w:proofErr w:type="spellEnd"/>
          </w:hyperlink>
        </w:p>
        <w:p w14:paraId="1718DF24" w14:textId="77777777" w:rsidR="00E96FAE" w:rsidRPr="00C00AD1" w:rsidRDefault="00E96FAE" w:rsidP="00E96FAE">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E96FAE" w:rsidRPr="00C00AD1" w14:paraId="60FE4BF3"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035A46A3" w14:textId="40902B27" w:rsidR="00E96FAE" w:rsidRPr="00126E15" w:rsidRDefault="00E96FAE" w:rsidP="00E96FAE">
          <w:pPr>
            <w:rPr>
              <w:i/>
              <w:sz w:val="14"/>
              <w:szCs w:val="14"/>
            </w:rPr>
          </w:pPr>
          <w:r w:rsidRPr="00126E15">
            <w:rPr>
              <w:i/>
              <w:sz w:val="14"/>
              <w:szCs w:val="14"/>
            </w:rPr>
            <w:t xml:space="preserve">Cilt </w:t>
          </w:r>
          <w:r w:rsidR="00CE49F0">
            <w:rPr>
              <w:i/>
              <w:sz w:val="14"/>
              <w:szCs w:val="14"/>
            </w:rPr>
            <w:t>X</w:t>
          </w:r>
          <w:r w:rsidRPr="00126E15">
            <w:rPr>
              <w:i/>
              <w:sz w:val="14"/>
              <w:szCs w:val="14"/>
            </w:rPr>
            <w:t xml:space="preserve">, Sayı </w:t>
          </w:r>
          <w:r w:rsidR="00CE49F0">
            <w:rPr>
              <w:i/>
              <w:sz w:val="14"/>
              <w:szCs w:val="14"/>
            </w:rPr>
            <w:t>X</w:t>
          </w:r>
          <w:r w:rsidRPr="00126E15">
            <w:rPr>
              <w:i/>
              <w:sz w:val="14"/>
              <w:szCs w:val="14"/>
            </w:rPr>
            <w:t>, Yıl 2022, Sayfa</w:t>
          </w:r>
          <w:r w:rsidR="00364372">
            <w:rPr>
              <w:i/>
              <w:sz w:val="14"/>
              <w:szCs w:val="14"/>
            </w:rPr>
            <w:t xml:space="preserve"> </w:t>
          </w:r>
          <w:r w:rsidR="00CE49F0">
            <w:rPr>
              <w:i/>
              <w:sz w:val="14"/>
              <w:szCs w:val="14"/>
            </w:rPr>
            <w:t>X</w:t>
          </w:r>
          <w:r w:rsidR="00364372">
            <w:rPr>
              <w:i/>
              <w:sz w:val="14"/>
              <w:szCs w:val="14"/>
            </w:rPr>
            <w:t>-</w:t>
          </w:r>
          <w:r w:rsidR="00CE49F0">
            <w:rPr>
              <w:i/>
              <w:sz w:val="14"/>
              <w:szCs w:val="14"/>
            </w:rPr>
            <w:t>X</w:t>
          </w:r>
        </w:p>
        <w:p w14:paraId="395490F0" w14:textId="57F8C41D" w:rsidR="00E96FAE" w:rsidRPr="00126E15" w:rsidRDefault="00E96FAE" w:rsidP="00E96FAE">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CE49F0">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64372">
            <w:rPr>
              <w:i/>
              <w:sz w:val="14"/>
              <w:szCs w:val="14"/>
            </w:rPr>
            <w:t>s</w:t>
          </w:r>
          <w:proofErr w:type="spellEnd"/>
          <w:r w:rsidR="00364372">
            <w:rPr>
              <w:i/>
              <w:sz w:val="14"/>
              <w:szCs w:val="14"/>
            </w:rPr>
            <w:t xml:space="preserve"> </w:t>
          </w:r>
          <w:r w:rsidR="00CE49F0">
            <w:rPr>
              <w:i/>
              <w:sz w:val="14"/>
              <w:szCs w:val="14"/>
            </w:rPr>
            <w:t>X</w:t>
          </w:r>
          <w:r w:rsidR="00364372">
            <w:rPr>
              <w:i/>
              <w:sz w:val="14"/>
              <w:szCs w:val="14"/>
            </w:rPr>
            <w:t>-</w:t>
          </w:r>
          <w:r w:rsidR="00CE49F0">
            <w:rPr>
              <w:i/>
              <w:sz w:val="14"/>
              <w:szCs w:val="14"/>
            </w:rPr>
            <w:t>X</w:t>
          </w:r>
          <w:r w:rsidRPr="00126E15">
            <w:rPr>
              <w:rStyle w:val="HafifVurgulama"/>
              <w:i w:val="0"/>
              <w:sz w:val="14"/>
              <w:szCs w:val="14"/>
            </w:rPr>
            <w:t xml:space="preserve"> </w:t>
          </w:r>
        </w:p>
        <w:p w14:paraId="7C492A17" w14:textId="26F1D0F5" w:rsidR="00E96FAE" w:rsidRPr="00C00AD1" w:rsidRDefault="00364372" w:rsidP="00E96FAE">
          <w:pPr>
            <w:pStyle w:val="AralkYok"/>
            <w:jc w:val="left"/>
            <w:rPr>
              <w:rStyle w:val="HafifVurgulama"/>
            </w:rPr>
          </w:pPr>
          <w:r w:rsidRPr="00CE49F0">
            <w:rPr>
              <w:rStyle w:val="Kpr"/>
              <w:i/>
              <w:iCs/>
              <w:sz w:val="14"/>
              <w:szCs w:val="14"/>
            </w:rPr>
            <w:t>doi.org/10.55117/</w:t>
          </w:r>
          <w:proofErr w:type="spellStart"/>
          <w:r w:rsidRPr="00CE49F0">
            <w:rPr>
              <w:rStyle w:val="Kpr"/>
              <w:i/>
              <w:iCs/>
              <w:sz w:val="14"/>
              <w:szCs w:val="14"/>
            </w:rPr>
            <w:t>bufbd</w:t>
          </w:r>
          <w:r w:rsidR="00CE49F0">
            <w:rPr>
              <w:rStyle w:val="Kpr"/>
              <w:i/>
              <w:iCs/>
              <w:sz w:val="14"/>
              <w:szCs w:val="14"/>
            </w:rPr>
            <w:t>.xxxxxxx</w:t>
          </w:r>
          <w:proofErr w:type="spellEnd"/>
        </w:p>
      </w:tc>
      <w:tc>
        <w:tcPr>
          <w:tcW w:w="4536" w:type="dxa"/>
          <w:gridSpan w:val="2"/>
          <w:tcBorders>
            <w:top w:val="single" w:sz="2" w:space="0" w:color="auto"/>
            <w:left w:val="nil"/>
            <w:bottom w:val="single" w:sz="12" w:space="0" w:color="auto"/>
          </w:tcBorders>
          <w:vAlign w:val="center"/>
        </w:tcPr>
        <w:p w14:paraId="47442BB1" w14:textId="50A7FBF6" w:rsidR="00364372" w:rsidRPr="00364372" w:rsidRDefault="00364372" w:rsidP="00364372">
          <w:pPr>
            <w:pStyle w:val="AralkYok"/>
            <w:jc w:val="right"/>
            <w:rPr>
              <w:rStyle w:val="HafifVurgulama"/>
              <w:sz w:val="14"/>
            </w:rPr>
          </w:pPr>
          <w:r w:rsidRPr="00364372">
            <w:rPr>
              <w:rStyle w:val="HafifVurgulama"/>
              <w:sz w:val="14"/>
            </w:rPr>
            <w:t xml:space="preserve">Geliş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ciev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1D4D0031" w14:textId="4A0C4B44" w:rsidR="00364372" w:rsidRPr="00364372" w:rsidRDefault="00364372" w:rsidP="00364372">
          <w:pPr>
            <w:pStyle w:val="AralkYok"/>
            <w:jc w:val="right"/>
            <w:rPr>
              <w:rStyle w:val="HafifVurgulama"/>
              <w:sz w:val="14"/>
            </w:rPr>
          </w:pPr>
          <w:r w:rsidRPr="00364372">
            <w:rPr>
              <w:rStyle w:val="HafifVurgulama"/>
              <w:sz w:val="14"/>
            </w:rPr>
            <w:t xml:space="preserve">Revizyon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Revision</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p w14:paraId="01422125" w14:textId="218B8F41" w:rsidR="00E96FAE" w:rsidRPr="00126E15" w:rsidRDefault="00364372" w:rsidP="00364372">
          <w:pPr>
            <w:pStyle w:val="AralkYok"/>
            <w:jc w:val="right"/>
            <w:rPr>
              <w:i/>
              <w:iCs/>
              <w:color w:val="404040" w:themeColor="text1" w:themeTint="BF"/>
              <w:sz w:val="14"/>
            </w:rPr>
          </w:pPr>
          <w:r w:rsidRPr="00364372">
            <w:rPr>
              <w:rStyle w:val="HafifVurgulama"/>
              <w:sz w:val="14"/>
            </w:rPr>
            <w:t xml:space="preserve">Kabul Tarihi / </w:t>
          </w:r>
          <w:proofErr w:type="spellStart"/>
          <w:r w:rsidRPr="00364372">
            <w:rPr>
              <w:rStyle w:val="HafifVurgulama"/>
              <w:sz w:val="14"/>
            </w:rPr>
            <w:t>Date</w:t>
          </w:r>
          <w:proofErr w:type="spellEnd"/>
          <w:r w:rsidRPr="00364372">
            <w:rPr>
              <w:rStyle w:val="HafifVurgulama"/>
              <w:sz w:val="14"/>
            </w:rPr>
            <w:t xml:space="preserve"> of </w:t>
          </w:r>
          <w:proofErr w:type="spellStart"/>
          <w:r w:rsidRPr="00364372">
            <w:rPr>
              <w:rStyle w:val="HafifVurgulama"/>
              <w:sz w:val="14"/>
            </w:rPr>
            <w:t>Acceptance</w:t>
          </w:r>
          <w:proofErr w:type="spellEnd"/>
          <w:r w:rsidRPr="00364372">
            <w:rPr>
              <w:rStyle w:val="HafifVurgulama"/>
              <w:sz w:val="14"/>
            </w:rPr>
            <w:t xml:space="preserve">: </w:t>
          </w:r>
          <w:r w:rsidR="00CE49F0">
            <w:rPr>
              <w:rStyle w:val="HafifVurgulama"/>
              <w:sz w:val="14"/>
            </w:rPr>
            <w:t>……</w:t>
          </w:r>
          <w:proofErr w:type="gramStart"/>
          <w:r w:rsidR="00CE49F0">
            <w:rPr>
              <w:rStyle w:val="HafifVurgulama"/>
              <w:sz w:val="14"/>
            </w:rPr>
            <w:t>…….</w:t>
          </w:r>
          <w:proofErr w:type="gramEnd"/>
          <w:r w:rsidR="00CE49F0">
            <w:rPr>
              <w:rStyle w:val="HafifVurgulama"/>
              <w:sz w:val="14"/>
            </w:rPr>
            <w:t>.</w:t>
          </w:r>
        </w:p>
      </w:tc>
    </w:tr>
  </w:tbl>
  <w:p w14:paraId="0ECCB884" w14:textId="77777777" w:rsidR="00E96FAE" w:rsidRPr="002346A1" w:rsidRDefault="00E96FAE" w:rsidP="002346A1">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53D16AC"/>
    <w:multiLevelType w:val="hybridMultilevel"/>
    <w:tmpl w:val="D28CCA5A"/>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kwNKsFAPYThk8tAAAA"/>
  </w:docVars>
  <w:rsids>
    <w:rsidRoot w:val="00FF223D"/>
    <w:rsid w:val="00000FD8"/>
    <w:rsid w:val="00001D3A"/>
    <w:rsid w:val="00012E02"/>
    <w:rsid w:val="00012E6C"/>
    <w:rsid w:val="00013EF4"/>
    <w:rsid w:val="00016689"/>
    <w:rsid w:val="00016C11"/>
    <w:rsid w:val="0002094A"/>
    <w:rsid w:val="00047E46"/>
    <w:rsid w:val="00056254"/>
    <w:rsid w:val="00067B31"/>
    <w:rsid w:val="000804A8"/>
    <w:rsid w:val="0008642C"/>
    <w:rsid w:val="00090CB3"/>
    <w:rsid w:val="000925C0"/>
    <w:rsid w:val="000A7403"/>
    <w:rsid w:val="000B3217"/>
    <w:rsid w:val="000B5AE6"/>
    <w:rsid w:val="000B7539"/>
    <w:rsid w:val="000C1C21"/>
    <w:rsid w:val="000C2A39"/>
    <w:rsid w:val="000C7D7A"/>
    <w:rsid w:val="000E38D6"/>
    <w:rsid w:val="000E3B78"/>
    <w:rsid w:val="000E58E1"/>
    <w:rsid w:val="000F52EC"/>
    <w:rsid w:val="000F545D"/>
    <w:rsid w:val="00111104"/>
    <w:rsid w:val="00112B1F"/>
    <w:rsid w:val="0011498D"/>
    <w:rsid w:val="00116028"/>
    <w:rsid w:val="0012147A"/>
    <w:rsid w:val="00121521"/>
    <w:rsid w:val="0012207A"/>
    <w:rsid w:val="00127EAF"/>
    <w:rsid w:val="00133F20"/>
    <w:rsid w:val="00141B5F"/>
    <w:rsid w:val="001438E2"/>
    <w:rsid w:val="00164A9C"/>
    <w:rsid w:val="00170528"/>
    <w:rsid w:val="001835F7"/>
    <w:rsid w:val="00190BCE"/>
    <w:rsid w:val="0019332B"/>
    <w:rsid w:val="00194438"/>
    <w:rsid w:val="001B0AF1"/>
    <w:rsid w:val="001B134D"/>
    <w:rsid w:val="001B779C"/>
    <w:rsid w:val="001C55B4"/>
    <w:rsid w:val="001D2038"/>
    <w:rsid w:val="001D2715"/>
    <w:rsid w:val="001E01F9"/>
    <w:rsid w:val="001E2ABB"/>
    <w:rsid w:val="001E5505"/>
    <w:rsid w:val="001E7F30"/>
    <w:rsid w:val="001F364A"/>
    <w:rsid w:val="0020245E"/>
    <w:rsid w:val="00203502"/>
    <w:rsid w:val="002122EA"/>
    <w:rsid w:val="002346A1"/>
    <w:rsid w:val="00234A77"/>
    <w:rsid w:val="00240019"/>
    <w:rsid w:val="0024331D"/>
    <w:rsid w:val="00260899"/>
    <w:rsid w:val="0026112B"/>
    <w:rsid w:val="002658C9"/>
    <w:rsid w:val="002658FB"/>
    <w:rsid w:val="00265CFE"/>
    <w:rsid w:val="00271145"/>
    <w:rsid w:val="0027429C"/>
    <w:rsid w:val="002772A0"/>
    <w:rsid w:val="00290DF9"/>
    <w:rsid w:val="002A689D"/>
    <w:rsid w:val="002B07DB"/>
    <w:rsid w:val="002C2198"/>
    <w:rsid w:val="002C3499"/>
    <w:rsid w:val="002C3EE5"/>
    <w:rsid w:val="002D3FAE"/>
    <w:rsid w:val="002D4005"/>
    <w:rsid w:val="002E2958"/>
    <w:rsid w:val="002E70E5"/>
    <w:rsid w:val="0030058E"/>
    <w:rsid w:val="00307122"/>
    <w:rsid w:val="00307169"/>
    <w:rsid w:val="0030738D"/>
    <w:rsid w:val="00311D41"/>
    <w:rsid w:val="003314BE"/>
    <w:rsid w:val="00331914"/>
    <w:rsid w:val="00332D57"/>
    <w:rsid w:val="003337F4"/>
    <w:rsid w:val="00333D7D"/>
    <w:rsid w:val="00344200"/>
    <w:rsid w:val="00346AD7"/>
    <w:rsid w:val="00364372"/>
    <w:rsid w:val="003835D9"/>
    <w:rsid w:val="003850BA"/>
    <w:rsid w:val="003A434D"/>
    <w:rsid w:val="003A66D1"/>
    <w:rsid w:val="003A7CF4"/>
    <w:rsid w:val="003B16CE"/>
    <w:rsid w:val="003E4596"/>
    <w:rsid w:val="003F6053"/>
    <w:rsid w:val="003F7DE3"/>
    <w:rsid w:val="004031CA"/>
    <w:rsid w:val="00414A75"/>
    <w:rsid w:val="00415B80"/>
    <w:rsid w:val="0042266E"/>
    <w:rsid w:val="00422941"/>
    <w:rsid w:val="004347CF"/>
    <w:rsid w:val="00442807"/>
    <w:rsid w:val="00455893"/>
    <w:rsid w:val="00455DD0"/>
    <w:rsid w:val="0045739F"/>
    <w:rsid w:val="00461227"/>
    <w:rsid w:val="00463FAF"/>
    <w:rsid w:val="00473BFE"/>
    <w:rsid w:val="004827F5"/>
    <w:rsid w:val="00483332"/>
    <w:rsid w:val="00490B77"/>
    <w:rsid w:val="0049206E"/>
    <w:rsid w:val="004978C5"/>
    <w:rsid w:val="004A0A42"/>
    <w:rsid w:val="004B3935"/>
    <w:rsid w:val="004B5A34"/>
    <w:rsid w:val="004C135C"/>
    <w:rsid w:val="004C17A1"/>
    <w:rsid w:val="004F1554"/>
    <w:rsid w:val="00506598"/>
    <w:rsid w:val="005104D6"/>
    <w:rsid w:val="00510E66"/>
    <w:rsid w:val="005158C1"/>
    <w:rsid w:val="00516130"/>
    <w:rsid w:val="00520954"/>
    <w:rsid w:val="00521EAE"/>
    <w:rsid w:val="0052483B"/>
    <w:rsid w:val="005258C9"/>
    <w:rsid w:val="00530D52"/>
    <w:rsid w:val="00540E28"/>
    <w:rsid w:val="00546CA1"/>
    <w:rsid w:val="00551F74"/>
    <w:rsid w:val="00562C33"/>
    <w:rsid w:val="00576D62"/>
    <w:rsid w:val="005803D8"/>
    <w:rsid w:val="005826D5"/>
    <w:rsid w:val="0058344D"/>
    <w:rsid w:val="00584F85"/>
    <w:rsid w:val="005A7AE5"/>
    <w:rsid w:val="005C249C"/>
    <w:rsid w:val="005C3DEE"/>
    <w:rsid w:val="005C5318"/>
    <w:rsid w:val="005D1881"/>
    <w:rsid w:val="005D2C64"/>
    <w:rsid w:val="005D718C"/>
    <w:rsid w:val="005E1D51"/>
    <w:rsid w:val="005E56CA"/>
    <w:rsid w:val="005E6615"/>
    <w:rsid w:val="005F084C"/>
    <w:rsid w:val="00602F6E"/>
    <w:rsid w:val="00604653"/>
    <w:rsid w:val="00611617"/>
    <w:rsid w:val="00611BDA"/>
    <w:rsid w:val="00611C9F"/>
    <w:rsid w:val="00614265"/>
    <w:rsid w:val="0061523B"/>
    <w:rsid w:val="006379D9"/>
    <w:rsid w:val="00644957"/>
    <w:rsid w:val="00647031"/>
    <w:rsid w:val="00655836"/>
    <w:rsid w:val="00656320"/>
    <w:rsid w:val="00662C67"/>
    <w:rsid w:val="00665E62"/>
    <w:rsid w:val="00672EB8"/>
    <w:rsid w:val="00682B9C"/>
    <w:rsid w:val="00684F69"/>
    <w:rsid w:val="00685B72"/>
    <w:rsid w:val="00686DF7"/>
    <w:rsid w:val="00694357"/>
    <w:rsid w:val="0069690A"/>
    <w:rsid w:val="006A5346"/>
    <w:rsid w:val="006A59C5"/>
    <w:rsid w:val="006B1116"/>
    <w:rsid w:val="006C05E7"/>
    <w:rsid w:val="006C6BF3"/>
    <w:rsid w:val="006C78B0"/>
    <w:rsid w:val="006D01C6"/>
    <w:rsid w:val="006D2CB6"/>
    <w:rsid w:val="006D4030"/>
    <w:rsid w:val="006E18A2"/>
    <w:rsid w:val="006E2833"/>
    <w:rsid w:val="006E33A0"/>
    <w:rsid w:val="006E359F"/>
    <w:rsid w:val="006E5918"/>
    <w:rsid w:val="00703D96"/>
    <w:rsid w:val="00711C9A"/>
    <w:rsid w:val="00717D8F"/>
    <w:rsid w:val="00732901"/>
    <w:rsid w:val="00743389"/>
    <w:rsid w:val="0076049D"/>
    <w:rsid w:val="007616AE"/>
    <w:rsid w:val="00762AF5"/>
    <w:rsid w:val="00764465"/>
    <w:rsid w:val="00764BED"/>
    <w:rsid w:val="00765438"/>
    <w:rsid w:val="00777D3D"/>
    <w:rsid w:val="00780479"/>
    <w:rsid w:val="00780FB8"/>
    <w:rsid w:val="0078165E"/>
    <w:rsid w:val="007821D3"/>
    <w:rsid w:val="00784622"/>
    <w:rsid w:val="00784F7A"/>
    <w:rsid w:val="007945A8"/>
    <w:rsid w:val="007B3485"/>
    <w:rsid w:val="007B498D"/>
    <w:rsid w:val="007B56EB"/>
    <w:rsid w:val="007B6536"/>
    <w:rsid w:val="007B73B0"/>
    <w:rsid w:val="007C2203"/>
    <w:rsid w:val="007D1405"/>
    <w:rsid w:val="007D149F"/>
    <w:rsid w:val="007D1DAC"/>
    <w:rsid w:val="007D7BF1"/>
    <w:rsid w:val="007E4499"/>
    <w:rsid w:val="007F5B9C"/>
    <w:rsid w:val="008008DD"/>
    <w:rsid w:val="00812DBF"/>
    <w:rsid w:val="00813AF2"/>
    <w:rsid w:val="00815419"/>
    <w:rsid w:val="008203AD"/>
    <w:rsid w:val="00852A81"/>
    <w:rsid w:val="00855D0B"/>
    <w:rsid w:val="00860048"/>
    <w:rsid w:val="008626B2"/>
    <w:rsid w:val="00862825"/>
    <w:rsid w:val="008725EB"/>
    <w:rsid w:val="00875C14"/>
    <w:rsid w:val="008A4826"/>
    <w:rsid w:val="008A5E07"/>
    <w:rsid w:val="008B3319"/>
    <w:rsid w:val="008B3E38"/>
    <w:rsid w:val="008D289B"/>
    <w:rsid w:val="008E6035"/>
    <w:rsid w:val="00900935"/>
    <w:rsid w:val="00900AF3"/>
    <w:rsid w:val="00905488"/>
    <w:rsid w:val="0091078F"/>
    <w:rsid w:val="009161D8"/>
    <w:rsid w:val="00916BCD"/>
    <w:rsid w:val="0092058E"/>
    <w:rsid w:val="00920B16"/>
    <w:rsid w:val="009236FE"/>
    <w:rsid w:val="009318A2"/>
    <w:rsid w:val="00935A47"/>
    <w:rsid w:val="00945D05"/>
    <w:rsid w:val="009616AD"/>
    <w:rsid w:val="00962FAE"/>
    <w:rsid w:val="00972019"/>
    <w:rsid w:val="00976E08"/>
    <w:rsid w:val="00984958"/>
    <w:rsid w:val="009876FC"/>
    <w:rsid w:val="0099613F"/>
    <w:rsid w:val="009A7CD7"/>
    <w:rsid w:val="009B3B47"/>
    <w:rsid w:val="009B73FF"/>
    <w:rsid w:val="009C152D"/>
    <w:rsid w:val="009C1B93"/>
    <w:rsid w:val="009D47F3"/>
    <w:rsid w:val="009E312D"/>
    <w:rsid w:val="009E3165"/>
    <w:rsid w:val="009E76B7"/>
    <w:rsid w:val="009F46FB"/>
    <w:rsid w:val="009F49F8"/>
    <w:rsid w:val="009F4F13"/>
    <w:rsid w:val="009F5F71"/>
    <w:rsid w:val="00A114BC"/>
    <w:rsid w:val="00A25DFF"/>
    <w:rsid w:val="00A275A2"/>
    <w:rsid w:val="00A3246F"/>
    <w:rsid w:val="00A331DD"/>
    <w:rsid w:val="00A60AC2"/>
    <w:rsid w:val="00A61A0B"/>
    <w:rsid w:val="00A859B6"/>
    <w:rsid w:val="00A95606"/>
    <w:rsid w:val="00AA29FA"/>
    <w:rsid w:val="00AA3B94"/>
    <w:rsid w:val="00AA74B8"/>
    <w:rsid w:val="00AC230B"/>
    <w:rsid w:val="00AC4E12"/>
    <w:rsid w:val="00AC5ADB"/>
    <w:rsid w:val="00AD15BA"/>
    <w:rsid w:val="00AD7912"/>
    <w:rsid w:val="00AE52BF"/>
    <w:rsid w:val="00AF4EF5"/>
    <w:rsid w:val="00AF5BE7"/>
    <w:rsid w:val="00B07701"/>
    <w:rsid w:val="00B1212C"/>
    <w:rsid w:val="00B30E11"/>
    <w:rsid w:val="00B46904"/>
    <w:rsid w:val="00B5044E"/>
    <w:rsid w:val="00B520B4"/>
    <w:rsid w:val="00B52E3D"/>
    <w:rsid w:val="00B62321"/>
    <w:rsid w:val="00B63FA3"/>
    <w:rsid w:val="00B71918"/>
    <w:rsid w:val="00B82EF9"/>
    <w:rsid w:val="00B84988"/>
    <w:rsid w:val="00BA1AB3"/>
    <w:rsid w:val="00BA71C6"/>
    <w:rsid w:val="00BB2D81"/>
    <w:rsid w:val="00BB3C09"/>
    <w:rsid w:val="00BC67F5"/>
    <w:rsid w:val="00BC6EB2"/>
    <w:rsid w:val="00BD2BD9"/>
    <w:rsid w:val="00BD3027"/>
    <w:rsid w:val="00BD364D"/>
    <w:rsid w:val="00BD64E6"/>
    <w:rsid w:val="00BE6EB0"/>
    <w:rsid w:val="00BF1EAD"/>
    <w:rsid w:val="00BF29D5"/>
    <w:rsid w:val="00BF73FF"/>
    <w:rsid w:val="00C00AD1"/>
    <w:rsid w:val="00C01963"/>
    <w:rsid w:val="00C12134"/>
    <w:rsid w:val="00C20F25"/>
    <w:rsid w:val="00C2358F"/>
    <w:rsid w:val="00C327E3"/>
    <w:rsid w:val="00C32DC4"/>
    <w:rsid w:val="00C5253B"/>
    <w:rsid w:val="00C52820"/>
    <w:rsid w:val="00C55480"/>
    <w:rsid w:val="00C57554"/>
    <w:rsid w:val="00C64456"/>
    <w:rsid w:val="00C651A0"/>
    <w:rsid w:val="00C67FB8"/>
    <w:rsid w:val="00C844FE"/>
    <w:rsid w:val="00C84614"/>
    <w:rsid w:val="00C879A4"/>
    <w:rsid w:val="00C90CA1"/>
    <w:rsid w:val="00C91157"/>
    <w:rsid w:val="00C92557"/>
    <w:rsid w:val="00CA4039"/>
    <w:rsid w:val="00CA7CA1"/>
    <w:rsid w:val="00CB3E85"/>
    <w:rsid w:val="00CC28B8"/>
    <w:rsid w:val="00CD2594"/>
    <w:rsid w:val="00CE0CA5"/>
    <w:rsid w:val="00CE49F0"/>
    <w:rsid w:val="00CF12E8"/>
    <w:rsid w:val="00CF4EFD"/>
    <w:rsid w:val="00CF51D0"/>
    <w:rsid w:val="00D06ECD"/>
    <w:rsid w:val="00D10FD2"/>
    <w:rsid w:val="00D246A9"/>
    <w:rsid w:val="00D253C7"/>
    <w:rsid w:val="00D43F14"/>
    <w:rsid w:val="00D46528"/>
    <w:rsid w:val="00D470CA"/>
    <w:rsid w:val="00D52D4E"/>
    <w:rsid w:val="00D56FE3"/>
    <w:rsid w:val="00D64BDA"/>
    <w:rsid w:val="00D65B9E"/>
    <w:rsid w:val="00D74373"/>
    <w:rsid w:val="00D95A56"/>
    <w:rsid w:val="00D95AC7"/>
    <w:rsid w:val="00D9608E"/>
    <w:rsid w:val="00D971D9"/>
    <w:rsid w:val="00DA0928"/>
    <w:rsid w:val="00DA15FE"/>
    <w:rsid w:val="00DA3677"/>
    <w:rsid w:val="00DA73D6"/>
    <w:rsid w:val="00DC0E89"/>
    <w:rsid w:val="00DC13DC"/>
    <w:rsid w:val="00DC3C78"/>
    <w:rsid w:val="00DD392B"/>
    <w:rsid w:val="00DE3809"/>
    <w:rsid w:val="00DF061D"/>
    <w:rsid w:val="00E1263E"/>
    <w:rsid w:val="00E13551"/>
    <w:rsid w:val="00E143C8"/>
    <w:rsid w:val="00E151EC"/>
    <w:rsid w:val="00E26231"/>
    <w:rsid w:val="00E273B5"/>
    <w:rsid w:val="00E32074"/>
    <w:rsid w:val="00E34308"/>
    <w:rsid w:val="00E4541F"/>
    <w:rsid w:val="00E507A1"/>
    <w:rsid w:val="00E526FB"/>
    <w:rsid w:val="00E5424E"/>
    <w:rsid w:val="00E601E1"/>
    <w:rsid w:val="00E6201F"/>
    <w:rsid w:val="00E63E0A"/>
    <w:rsid w:val="00E66C4D"/>
    <w:rsid w:val="00E70912"/>
    <w:rsid w:val="00E732E9"/>
    <w:rsid w:val="00E77544"/>
    <w:rsid w:val="00E801C5"/>
    <w:rsid w:val="00E80446"/>
    <w:rsid w:val="00E804E5"/>
    <w:rsid w:val="00E9389E"/>
    <w:rsid w:val="00E96FAE"/>
    <w:rsid w:val="00EA18A3"/>
    <w:rsid w:val="00EC0FAA"/>
    <w:rsid w:val="00EC5267"/>
    <w:rsid w:val="00EC558E"/>
    <w:rsid w:val="00EE46AC"/>
    <w:rsid w:val="00EE6E22"/>
    <w:rsid w:val="00EF682C"/>
    <w:rsid w:val="00F00962"/>
    <w:rsid w:val="00F140B8"/>
    <w:rsid w:val="00F213D7"/>
    <w:rsid w:val="00F22016"/>
    <w:rsid w:val="00F220DB"/>
    <w:rsid w:val="00F309F7"/>
    <w:rsid w:val="00F34277"/>
    <w:rsid w:val="00F35704"/>
    <w:rsid w:val="00F40E41"/>
    <w:rsid w:val="00F521DC"/>
    <w:rsid w:val="00F54EBC"/>
    <w:rsid w:val="00F5757B"/>
    <w:rsid w:val="00F60D7C"/>
    <w:rsid w:val="00F62C48"/>
    <w:rsid w:val="00F62EC5"/>
    <w:rsid w:val="00F73940"/>
    <w:rsid w:val="00F9046F"/>
    <w:rsid w:val="00F951FC"/>
    <w:rsid w:val="00F95CF1"/>
    <w:rsid w:val="00FA0C0A"/>
    <w:rsid w:val="00FA19DB"/>
    <w:rsid w:val="00FB0C75"/>
    <w:rsid w:val="00FB31B7"/>
    <w:rsid w:val="00FB6ABA"/>
    <w:rsid w:val="00FB701B"/>
    <w:rsid w:val="00FC5E59"/>
    <w:rsid w:val="00FC710D"/>
    <w:rsid w:val="00FD56CE"/>
    <w:rsid w:val="00FE24D5"/>
    <w:rsid w:val="00FE3B2A"/>
    <w:rsid w:val="00FE4B4B"/>
    <w:rsid w:val="00FF223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ind w:left="357" w:hanging="357"/>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ind w:left="357" w:hanging="357"/>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7D1DAC"/>
    <w:rPr>
      <w:iCs/>
      <w:color w:val="000000" w:themeColor="text1"/>
      <w:sz w:val="18"/>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styleId="Dzeltme">
    <w:name w:val="Revision"/>
    <w:hidden/>
    <w:uiPriority w:val="99"/>
    <w:semiHidden/>
    <w:rsid w:val="00976E08"/>
    <w:pPr>
      <w:spacing w:after="0" w:line="240" w:lineRule="auto"/>
    </w:pPr>
    <w:rPr>
      <w:rFonts w:ascii="Times New Roman" w:hAnsi="Times New Roman"/>
      <w:sz w:val="20"/>
    </w:rPr>
  </w:style>
  <w:style w:type="character" w:styleId="AklamaBavurusu">
    <w:name w:val="annotation reference"/>
    <w:basedOn w:val="VarsaylanParagrafYazTipi"/>
    <w:uiPriority w:val="99"/>
    <w:semiHidden/>
    <w:unhideWhenUsed/>
    <w:rsid w:val="00F309F7"/>
    <w:rPr>
      <w:sz w:val="16"/>
      <w:szCs w:val="16"/>
    </w:rPr>
  </w:style>
  <w:style w:type="paragraph" w:styleId="AklamaMetni">
    <w:name w:val="annotation text"/>
    <w:basedOn w:val="Normal"/>
    <w:link w:val="AklamaMetniChar"/>
    <w:uiPriority w:val="99"/>
    <w:unhideWhenUsed/>
    <w:rsid w:val="00F309F7"/>
    <w:rPr>
      <w:szCs w:val="20"/>
    </w:rPr>
  </w:style>
  <w:style w:type="character" w:customStyle="1" w:styleId="AklamaMetniChar">
    <w:name w:val="Açıklama Metni Char"/>
    <w:basedOn w:val="VarsaylanParagrafYazTipi"/>
    <w:link w:val="AklamaMetni"/>
    <w:uiPriority w:val="99"/>
    <w:rsid w:val="00F309F7"/>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F309F7"/>
    <w:rPr>
      <w:b/>
      <w:bCs/>
    </w:rPr>
  </w:style>
  <w:style w:type="character" w:customStyle="1" w:styleId="AklamaKonusuChar">
    <w:name w:val="Açıklama Konusu Char"/>
    <w:basedOn w:val="AklamaMetniChar"/>
    <w:link w:val="AklamaKonusu"/>
    <w:uiPriority w:val="99"/>
    <w:semiHidden/>
    <w:rsid w:val="00F309F7"/>
    <w:rPr>
      <w:rFonts w:ascii="Times New Roman" w:hAnsi="Times New Roman"/>
      <w:b/>
      <w:bCs/>
      <w:sz w:val="20"/>
      <w:szCs w:val="20"/>
    </w:rPr>
  </w:style>
  <w:style w:type="character" w:customStyle="1" w:styleId="zmlenmeyenBahsetme1">
    <w:name w:val="Çözümlenmeyen Bahsetme1"/>
    <w:basedOn w:val="VarsaylanParagrafYazTipi"/>
    <w:uiPriority w:val="99"/>
    <w:semiHidden/>
    <w:unhideWhenUsed/>
    <w:rsid w:val="00E804E5"/>
    <w:rPr>
      <w:color w:val="605E5C"/>
      <w:shd w:val="clear" w:color="auto" w:fill="E1DFDD"/>
    </w:rPr>
  </w:style>
  <w:style w:type="character" w:customStyle="1" w:styleId="zmlenmeyenBahsetme2">
    <w:name w:val="Çözümlenmeyen Bahsetme2"/>
    <w:basedOn w:val="VarsaylanParagrafYazTipi"/>
    <w:uiPriority w:val="99"/>
    <w:semiHidden/>
    <w:unhideWhenUsed/>
    <w:rsid w:val="00F951FC"/>
    <w:rPr>
      <w:color w:val="605E5C"/>
      <w:shd w:val="clear" w:color="auto" w:fill="E1DFDD"/>
    </w:rPr>
  </w:style>
  <w:style w:type="paragraph" w:styleId="NormalWeb">
    <w:name w:val="Normal (Web)"/>
    <w:basedOn w:val="Normal"/>
    <w:uiPriority w:val="99"/>
    <w:semiHidden/>
    <w:unhideWhenUsed/>
    <w:rsid w:val="006D2CB6"/>
    <w:pPr>
      <w:spacing w:before="100" w:beforeAutospacing="1" w:after="100" w:afterAutospacing="1"/>
      <w:jc w:val="left"/>
    </w:pPr>
    <w:rPr>
      <w:rFonts w:eastAsiaTheme="minorEastAsia"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24292308">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80438484">
      <w:bodyDiv w:val="1"/>
      <w:marLeft w:val="0"/>
      <w:marRight w:val="0"/>
      <w:marTop w:val="0"/>
      <w:marBottom w:val="0"/>
      <w:divBdr>
        <w:top w:val="none" w:sz="0" w:space="0" w:color="auto"/>
        <w:left w:val="none" w:sz="0" w:space="0" w:color="auto"/>
        <w:bottom w:val="none" w:sz="0" w:space="0" w:color="auto"/>
        <w:right w:val="none" w:sz="0" w:space="0" w:color="auto"/>
      </w:divBdr>
    </w:div>
    <w:div w:id="905410048">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1719188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EC586-AE8A-4E6C-8B0C-59F5A8543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27</Words>
  <Characters>9274</Characters>
  <Application>Microsoft Office Word</Application>
  <DocSecurity>0</DocSecurity>
  <Lines>77</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Nurullah ÖKSÜZER</cp:lastModifiedBy>
  <cp:revision>2</cp:revision>
  <cp:lastPrinted>2019-02-16T18:29:00Z</cp:lastPrinted>
  <dcterms:created xsi:type="dcterms:W3CDTF">2022-09-20T11:03:00Z</dcterms:created>
  <dcterms:modified xsi:type="dcterms:W3CDTF">2022-09-2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